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E5F8AF" w14:textId="77777777" w:rsidR="00F65E8C" w:rsidRDefault="00F65E8C" w:rsidP="00F65E8C">
      <w:pPr>
        <w:pStyle w:val="Title"/>
        <w:spacing w:before="0"/>
        <w:rPr>
          <w:sz w:val="24"/>
          <w:szCs w:val="24"/>
        </w:rPr>
      </w:pPr>
      <w:r>
        <w:rPr>
          <w:sz w:val="24"/>
          <w:szCs w:val="24"/>
        </w:rPr>
        <w:t>MSIM 408/508 &amp; ECE 407/507</w:t>
      </w:r>
      <w:r>
        <w:rPr>
          <w:sz w:val="24"/>
          <w:szCs w:val="24"/>
        </w:rPr>
        <w:br/>
        <w:t>Introduction to Game Development</w:t>
      </w:r>
    </w:p>
    <w:p w14:paraId="08823C5A" w14:textId="57ACBCC3" w:rsidR="00F65E8C" w:rsidRDefault="00317E9D" w:rsidP="00F65E8C">
      <w:pPr>
        <w:pStyle w:val="Title"/>
        <w:rPr>
          <w:sz w:val="24"/>
          <w:szCs w:val="24"/>
        </w:rPr>
      </w:pPr>
      <w:r>
        <w:rPr>
          <w:sz w:val="24"/>
          <w:szCs w:val="24"/>
        </w:rPr>
        <w:t xml:space="preserve">Programming Assignment </w:t>
      </w:r>
      <w:r w:rsidR="00302BCE">
        <w:rPr>
          <w:sz w:val="24"/>
          <w:szCs w:val="24"/>
        </w:rPr>
        <w:t>Three</w:t>
      </w:r>
    </w:p>
    <w:p w14:paraId="0751F5F5" w14:textId="575C6951" w:rsidR="00F65E8C" w:rsidRPr="00284B0C" w:rsidRDefault="005B3AC6" w:rsidP="00F65E8C">
      <w:pPr>
        <w:jc w:val="center"/>
        <w:rPr>
          <w:b/>
        </w:rPr>
      </w:pPr>
      <w:r>
        <w:rPr>
          <w:b/>
        </w:rPr>
        <w:t xml:space="preserve">Assigned </w:t>
      </w:r>
      <w:r w:rsidR="00336F02">
        <w:rPr>
          <w:b/>
        </w:rPr>
        <w:t>March 3</w:t>
      </w:r>
      <w:r w:rsidR="00A31D3E">
        <w:rPr>
          <w:b/>
        </w:rPr>
        <w:t xml:space="preserve">, Due 12:00 PM </w:t>
      </w:r>
      <w:r w:rsidR="00C878DC">
        <w:rPr>
          <w:b/>
        </w:rPr>
        <w:t xml:space="preserve">March </w:t>
      </w:r>
      <w:r w:rsidR="00336F02">
        <w:rPr>
          <w:b/>
        </w:rPr>
        <w:t>31</w:t>
      </w:r>
    </w:p>
    <w:p w14:paraId="6E556063" w14:textId="77777777" w:rsidR="00EC4347" w:rsidRPr="00F65E8C" w:rsidRDefault="00F65E8C" w:rsidP="00EC4347">
      <w:pPr>
        <w:pStyle w:val="Heading3"/>
        <w:rPr>
          <w:sz w:val="24"/>
          <w:szCs w:val="24"/>
        </w:rPr>
      </w:pPr>
      <w:r w:rsidRPr="00F65E8C">
        <w:rPr>
          <w:sz w:val="24"/>
          <w:szCs w:val="24"/>
        </w:rPr>
        <w:t xml:space="preserve">1. </w:t>
      </w:r>
      <w:r w:rsidR="00EC4347" w:rsidRPr="00F65E8C">
        <w:rPr>
          <w:sz w:val="24"/>
          <w:szCs w:val="24"/>
        </w:rPr>
        <w:t>Overview</w:t>
      </w:r>
    </w:p>
    <w:p w14:paraId="5C5FB27F" w14:textId="3E93364F" w:rsidR="0051634B" w:rsidRDefault="00361A44" w:rsidP="00B539E8">
      <w:pPr>
        <w:spacing w:after="120"/>
        <w:jc w:val="both"/>
      </w:pPr>
      <w:r>
        <w:t xml:space="preserve">Electronic games including computer games and video games started humbly with 2D games, i.e., games that don’t involve any 3D objects and </w:t>
      </w:r>
      <w:r w:rsidR="00FD0F47">
        <w:t xml:space="preserve">complex lighting computations.  </w:t>
      </w:r>
      <w:r w:rsidR="000F2BD0">
        <w:t xml:space="preserve">Two-dimensional (2D) </w:t>
      </w:r>
      <w:r w:rsidR="00FD0F47">
        <w:t>game</w:t>
      </w:r>
      <w:r w:rsidR="00D419D2">
        <w:t>s</w:t>
      </w:r>
      <w:r w:rsidR="00FD0F47">
        <w:t xml:space="preserve"> mainly use sprites to represent </w:t>
      </w:r>
      <w:r w:rsidR="00D419D2">
        <w:t xml:space="preserve">various game </w:t>
      </w:r>
      <w:r w:rsidR="000F2BD0">
        <w:t>objects; history</w:t>
      </w:r>
      <w:r w:rsidR="00A64DCA">
        <w:t xml:space="preserve"> has witnessed a wide range of extremely popular 2D games, such as Tetris and Nintendo Super Mario games.  Unity initially only provided 3D game development tools and introduced 2D game development capabilities in Unity 4.</w:t>
      </w:r>
      <w:r w:rsidR="00F45F06">
        <w:t xml:space="preserve">  To some extent, 2D games are treated as a special case of 3D games with z coordinates of 0 in Unity. </w:t>
      </w:r>
    </w:p>
    <w:p w14:paraId="5E4F87C7" w14:textId="4C13CF43" w:rsidR="00A64DCA" w:rsidRDefault="00EA13A6" w:rsidP="00542C6D">
      <w:pPr>
        <w:spacing w:after="120"/>
        <w:jc w:val="both"/>
      </w:pPr>
      <w:r>
        <w:t xml:space="preserve">In this </w:t>
      </w:r>
      <w:r w:rsidR="0069395A">
        <w:t xml:space="preserve">programming </w:t>
      </w:r>
      <w:r>
        <w:t>assignment, you will</w:t>
      </w:r>
      <w:r w:rsidR="00430777">
        <w:t xml:space="preserve"> </w:t>
      </w:r>
      <w:r w:rsidR="00C50D63">
        <w:t xml:space="preserve">first </w:t>
      </w:r>
      <w:r w:rsidR="00BC0A99">
        <w:t xml:space="preserve">study </w:t>
      </w:r>
      <w:r w:rsidR="00A64DCA">
        <w:t xml:space="preserve">the 2D Platformer game </w:t>
      </w:r>
      <w:r w:rsidR="003A709E">
        <w:t xml:space="preserve">(shown in </w:t>
      </w:r>
      <w:r w:rsidR="003A709E">
        <w:fldChar w:fldCharType="begin"/>
      </w:r>
      <w:r w:rsidR="003A709E">
        <w:instrText xml:space="preserve"> REF _Ref416732714 \h </w:instrText>
      </w:r>
      <w:r w:rsidR="003A709E">
        <w:fldChar w:fldCharType="separate"/>
      </w:r>
      <w:r w:rsidR="003A709E">
        <w:t xml:space="preserve">Figure </w:t>
      </w:r>
      <w:r w:rsidR="003A709E">
        <w:rPr>
          <w:noProof/>
        </w:rPr>
        <w:t>1</w:t>
      </w:r>
      <w:r w:rsidR="003A709E">
        <w:fldChar w:fldCharType="end"/>
      </w:r>
      <w:r w:rsidR="003A709E">
        <w:t xml:space="preserve">) </w:t>
      </w:r>
      <w:r w:rsidR="00C50D63">
        <w:t>developed by</w:t>
      </w:r>
      <w:r w:rsidR="00A64DCA">
        <w:t xml:space="preserve"> Unity and then change it to a </w:t>
      </w:r>
      <w:r w:rsidR="00462C95">
        <w:t xml:space="preserve">2D </w:t>
      </w:r>
      <w:r w:rsidR="00A64DCA">
        <w:t>game that is similar to the Nintendo game Super Mario Bros</w:t>
      </w:r>
      <w:r w:rsidR="0043049D">
        <w:t xml:space="preserve">, which is one of the most popular video games in </w:t>
      </w:r>
      <w:r w:rsidR="005A5A75">
        <w:t>history</w:t>
      </w:r>
      <w:r w:rsidR="00A64DCA">
        <w:t xml:space="preserve">. </w:t>
      </w:r>
      <w:r w:rsidR="00A75AB6">
        <w:t xml:space="preserve"> </w:t>
      </w:r>
      <w:r w:rsidR="006F736A">
        <w:t>You will obtain the game graphical assets from various sources, design the game scene, and develop the game mechanics.</w:t>
      </w:r>
    </w:p>
    <w:p w14:paraId="2C18CEBC" w14:textId="77777777" w:rsidR="003A709E" w:rsidRDefault="00A64DCA" w:rsidP="003A709E">
      <w:pPr>
        <w:keepNext/>
        <w:spacing w:after="120"/>
        <w:jc w:val="both"/>
      </w:pPr>
      <w:r>
        <w:rPr>
          <w:noProof/>
        </w:rPr>
        <w:drawing>
          <wp:inline distT="0" distB="0" distL="0" distR="0" wp14:anchorId="6E14C215" wp14:editId="2D668742">
            <wp:extent cx="5486400" cy="29216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921635"/>
                    </a:xfrm>
                    <a:prstGeom prst="rect">
                      <a:avLst/>
                    </a:prstGeom>
                  </pic:spPr>
                </pic:pic>
              </a:graphicData>
            </a:graphic>
          </wp:inline>
        </w:drawing>
      </w:r>
    </w:p>
    <w:p w14:paraId="4EBFDC49" w14:textId="078E5F03" w:rsidR="00A64DCA" w:rsidRDefault="003A709E" w:rsidP="003A709E">
      <w:pPr>
        <w:pStyle w:val="Caption"/>
        <w:jc w:val="center"/>
      </w:pPr>
      <w:bookmarkStart w:id="0" w:name="_Ref416732714"/>
      <w:r>
        <w:t xml:space="preserve">Figure </w:t>
      </w:r>
      <w:r w:rsidR="00126638">
        <w:rPr>
          <w:noProof/>
        </w:rPr>
        <w:fldChar w:fldCharType="begin"/>
      </w:r>
      <w:r w:rsidR="00126638">
        <w:rPr>
          <w:noProof/>
        </w:rPr>
        <w:instrText xml:space="preserve"> SEQ Figure \* ARABIC </w:instrText>
      </w:r>
      <w:r w:rsidR="00126638">
        <w:rPr>
          <w:noProof/>
        </w:rPr>
        <w:fldChar w:fldCharType="separate"/>
      </w:r>
      <w:r w:rsidR="005446F6">
        <w:rPr>
          <w:noProof/>
        </w:rPr>
        <w:t>1</w:t>
      </w:r>
      <w:r w:rsidR="00126638">
        <w:rPr>
          <w:noProof/>
        </w:rPr>
        <w:fldChar w:fldCharType="end"/>
      </w:r>
      <w:bookmarkEnd w:id="0"/>
      <w:r w:rsidR="002200C2">
        <w:rPr>
          <w:noProof/>
        </w:rPr>
        <w:t>.</w:t>
      </w:r>
      <w:r>
        <w:t xml:space="preserve"> 2D Platformer </w:t>
      </w:r>
      <w:r w:rsidR="003C6931">
        <w:t xml:space="preserve">by </w:t>
      </w:r>
      <w:r>
        <w:t>Unity</w:t>
      </w:r>
    </w:p>
    <w:p w14:paraId="3172BC21" w14:textId="77777777" w:rsidR="00FB7E6A" w:rsidRPr="00CF0CE7" w:rsidRDefault="00CF0CE7" w:rsidP="00FB7E6A">
      <w:pPr>
        <w:pStyle w:val="Heading3"/>
        <w:rPr>
          <w:sz w:val="24"/>
          <w:szCs w:val="24"/>
        </w:rPr>
      </w:pPr>
      <w:r w:rsidRPr="00CF0CE7">
        <w:rPr>
          <w:sz w:val="24"/>
          <w:szCs w:val="24"/>
        </w:rPr>
        <w:t xml:space="preserve">2. </w:t>
      </w:r>
      <w:r w:rsidR="00FB7E6A" w:rsidRPr="00CF0CE7">
        <w:rPr>
          <w:sz w:val="24"/>
          <w:szCs w:val="24"/>
        </w:rPr>
        <w:t>Objectives</w:t>
      </w:r>
    </w:p>
    <w:p w14:paraId="19A80F23" w14:textId="77777777" w:rsidR="004D6362" w:rsidRDefault="004D6362" w:rsidP="00112111">
      <w:pPr>
        <w:spacing w:after="120"/>
        <w:jc w:val="both"/>
      </w:pPr>
      <w:r>
        <w:t xml:space="preserve">Upon successful completion of this programming </w:t>
      </w:r>
      <w:r w:rsidR="00446389">
        <w:t xml:space="preserve">assignment, you shall possess the following </w:t>
      </w:r>
      <w:r w:rsidR="003F5A14">
        <w:t xml:space="preserve">new </w:t>
      </w:r>
      <w:r w:rsidR="00446389">
        <w:t>skills</w:t>
      </w:r>
      <w:r w:rsidR="000535C8">
        <w:t xml:space="preserve"> in </w:t>
      </w:r>
      <w:r w:rsidR="003D5ED5">
        <w:t>addition to the ones you have learned</w:t>
      </w:r>
      <w:r w:rsidR="000535C8">
        <w:t xml:space="preserve"> so far in this course</w:t>
      </w:r>
      <w:r w:rsidR="00446389">
        <w:t>.</w:t>
      </w:r>
    </w:p>
    <w:p w14:paraId="5F5980B0" w14:textId="77777777" w:rsidR="004A4139" w:rsidRDefault="004A4139" w:rsidP="00BF6C80">
      <w:pPr>
        <w:numPr>
          <w:ilvl w:val="0"/>
          <w:numId w:val="29"/>
        </w:numPr>
        <w:jc w:val="both"/>
      </w:pPr>
      <w:r>
        <w:t xml:space="preserve">Understand </w:t>
      </w:r>
      <w:r w:rsidR="006F736A">
        <w:t>2D sprites and animations</w:t>
      </w:r>
      <w:r w:rsidR="00F8034D">
        <w:t>.</w:t>
      </w:r>
    </w:p>
    <w:p w14:paraId="07AACB04" w14:textId="77777777" w:rsidR="006F736A" w:rsidRDefault="006F736A" w:rsidP="00BF6C80">
      <w:pPr>
        <w:numPr>
          <w:ilvl w:val="0"/>
          <w:numId w:val="29"/>
        </w:numPr>
        <w:jc w:val="both"/>
      </w:pPr>
      <w:r>
        <w:t>Use Unity Sprite Editor.</w:t>
      </w:r>
    </w:p>
    <w:p w14:paraId="3E3AFB38" w14:textId="77777777" w:rsidR="00A203A1" w:rsidRDefault="00A203A1" w:rsidP="00BF6C80">
      <w:pPr>
        <w:numPr>
          <w:ilvl w:val="0"/>
          <w:numId w:val="29"/>
        </w:numPr>
        <w:jc w:val="both"/>
      </w:pPr>
      <w:r>
        <w:t>Use image editing tools.</w:t>
      </w:r>
    </w:p>
    <w:p w14:paraId="77C477F8" w14:textId="77777777" w:rsidR="001670B7" w:rsidRDefault="006F736A" w:rsidP="006A3F7C">
      <w:pPr>
        <w:numPr>
          <w:ilvl w:val="0"/>
          <w:numId w:val="29"/>
        </w:numPr>
        <w:jc w:val="both"/>
      </w:pPr>
      <w:r>
        <w:t>Understand 2D game physics.</w:t>
      </w:r>
    </w:p>
    <w:p w14:paraId="473B631F" w14:textId="77777777" w:rsidR="00A6526E" w:rsidRDefault="00A6526E" w:rsidP="006A3F7C">
      <w:pPr>
        <w:numPr>
          <w:ilvl w:val="0"/>
          <w:numId w:val="29"/>
        </w:numPr>
        <w:jc w:val="both"/>
      </w:pPr>
      <w:r>
        <w:lastRenderedPageBreak/>
        <w:t xml:space="preserve">Understand layers </w:t>
      </w:r>
      <w:r w:rsidR="004364C4">
        <w:t xml:space="preserve">and sorting layers </w:t>
      </w:r>
      <w:r>
        <w:t>in Unity.</w:t>
      </w:r>
    </w:p>
    <w:p w14:paraId="4C568A2E" w14:textId="616AA089" w:rsidR="00E8670C" w:rsidRDefault="00E8670C" w:rsidP="006A3F7C">
      <w:pPr>
        <w:numPr>
          <w:ilvl w:val="0"/>
          <w:numId w:val="29"/>
        </w:numPr>
        <w:jc w:val="both"/>
      </w:pPr>
      <w:r>
        <w:t xml:space="preserve">2D character movement </w:t>
      </w:r>
      <w:r w:rsidR="0083719F">
        <w:t xml:space="preserve">and animation </w:t>
      </w:r>
      <w:r>
        <w:t>techniques.</w:t>
      </w:r>
    </w:p>
    <w:p w14:paraId="2EFFF276" w14:textId="77777777" w:rsidR="00EA13A6" w:rsidRPr="00CF0CE7" w:rsidRDefault="00CF0CE7" w:rsidP="00EC4347">
      <w:pPr>
        <w:pStyle w:val="Heading3"/>
        <w:rPr>
          <w:sz w:val="24"/>
          <w:szCs w:val="24"/>
        </w:rPr>
      </w:pPr>
      <w:r w:rsidRPr="00CF0CE7">
        <w:rPr>
          <w:sz w:val="24"/>
          <w:szCs w:val="24"/>
        </w:rPr>
        <w:t xml:space="preserve">3. </w:t>
      </w:r>
      <w:r w:rsidR="00EC4347" w:rsidRPr="00CF0CE7">
        <w:rPr>
          <w:sz w:val="24"/>
          <w:szCs w:val="24"/>
        </w:rPr>
        <w:t>Tasks</w:t>
      </w:r>
    </w:p>
    <w:p w14:paraId="2C0553FD" w14:textId="77777777" w:rsidR="0067361D" w:rsidRDefault="001C006B" w:rsidP="006673DE">
      <w:pPr>
        <w:spacing w:before="120"/>
        <w:jc w:val="both"/>
      </w:pPr>
      <w:r>
        <w:t>T</w:t>
      </w:r>
      <w:r w:rsidR="002B50F5">
        <w:t>he following tasks are required</w:t>
      </w:r>
      <w:r>
        <w:t>.</w:t>
      </w:r>
    </w:p>
    <w:p w14:paraId="6373D073" w14:textId="77777777" w:rsidR="000C599F" w:rsidRDefault="006B06C7" w:rsidP="00AE63EF">
      <w:pPr>
        <w:numPr>
          <w:ilvl w:val="0"/>
          <w:numId w:val="24"/>
        </w:numPr>
        <w:spacing w:before="120"/>
        <w:jc w:val="both"/>
      </w:pPr>
      <w:r>
        <w:t>Run th</w:t>
      </w:r>
      <w:r w:rsidR="00614C37">
        <w:t xml:space="preserve">e </w:t>
      </w:r>
      <w:r w:rsidR="00B95729">
        <w:t xml:space="preserve">2D Platformer </w:t>
      </w:r>
      <w:r>
        <w:t xml:space="preserve">game and </w:t>
      </w:r>
      <w:r w:rsidR="00AE63EF">
        <w:t>u</w:t>
      </w:r>
      <w:r w:rsidR="00305510">
        <w:t>nderstand the overall game architecture</w:t>
      </w:r>
      <w:r w:rsidR="00B95729">
        <w:t xml:space="preserve"> and techniques used in the game</w:t>
      </w:r>
      <w:r w:rsidR="006E20D2">
        <w:t>.</w:t>
      </w:r>
    </w:p>
    <w:p w14:paraId="6D10A6D0" w14:textId="77777777" w:rsidR="006E20D2" w:rsidRDefault="00605031" w:rsidP="000C599F">
      <w:pPr>
        <w:numPr>
          <w:ilvl w:val="1"/>
          <w:numId w:val="24"/>
        </w:numPr>
        <w:spacing w:before="120"/>
        <w:jc w:val="both"/>
      </w:pPr>
      <w:r>
        <w:t>The background contains a number of different sprites and a technique called background parallax scrolling</w:t>
      </w:r>
      <w:r w:rsidR="00B95729">
        <w:t xml:space="preserve"> is used by the game</w:t>
      </w:r>
      <w:r>
        <w:t>.  E</w:t>
      </w:r>
      <w:r w:rsidR="00B95729">
        <w:t>xplain the concepts of parallax and layers (and Order in Layer) and why they are useful for generating more realistic graphics.</w:t>
      </w:r>
    </w:p>
    <w:p w14:paraId="32DC6E01" w14:textId="77777777" w:rsidR="006B06C7" w:rsidRDefault="00B95729" w:rsidP="000C599F">
      <w:pPr>
        <w:numPr>
          <w:ilvl w:val="1"/>
          <w:numId w:val="24"/>
        </w:numPr>
        <w:spacing w:before="120"/>
        <w:jc w:val="both"/>
      </w:pPr>
      <w:r>
        <w:t>The game uses two types of techniques for sprite animations.  Explain these two types of sprite animations with examples from the game.</w:t>
      </w:r>
    </w:p>
    <w:p w14:paraId="4D74DA54" w14:textId="77777777" w:rsidR="00F45F06" w:rsidRDefault="00E8670C" w:rsidP="000C599F">
      <w:pPr>
        <w:numPr>
          <w:ilvl w:val="1"/>
          <w:numId w:val="24"/>
        </w:numPr>
        <w:spacing w:before="120"/>
        <w:jc w:val="both"/>
      </w:pPr>
      <w:r>
        <w:t>For each script, list its references and explain its main functionalities.</w:t>
      </w:r>
    </w:p>
    <w:p w14:paraId="16E8AAAD" w14:textId="77777777" w:rsidR="00946871" w:rsidRDefault="005B383F" w:rsidP="005B383F">
      <w:pPr>
        <w:numPr>
          <w:ilvl w:val="1"/>
          <w:numId w:val="24"/>
        </w:numPr>
        <w:spacing w:before="120"/>
        <w:jc w:val="both"/>
      </w:pPr>
      <w:r>
        <w:t>Discuss different types of colliders used in the foreground (foregrounds) and different types of physics materials.</w:t>
      </w:r>
    </w:p>
    <w:p w14:paraId="76E8605F" w14:textId="77777777" w:rsidR="00FD6C10" w:rsidRDefault="00DB54A3" w:rsidP="00F050B7">
      <w:pPr>
        <w:numPr>
          <w:ilvl w:val="0"/>
          <w:numId w:val="24"/>
        </w:numPr>
        <w:spacing w:before="120"/>
        <w:jc w:val="both"/>
      </w:pPr>
      <w:r>
        <w:t xml:space="preserve">Create your new game Super Mario Bros based on the game </w:t>
      </w:r>
      <w:r w:rsidR="005B383F">
        <w:t>2D Platformer</w:t>
      </w:r>
      <w:r>
        <w:t>.</w:t>
      </w:r>
    </w:p>
    <w:p w14:paraId="4BC61F30" w14:textId="0406AA80" w:rsidR="00A203A1" w:rsidRDefault="00DB54A3" w:rsidP="009B604F">
      <w:pPr>
        <w:numPr>
          <w:ilvl w:val="1"/>
          <w:numId w:val="24"/>
        </w:numPr>
        <w:spacing w:before="60"/>
        <w:jc w:val="both"/>
      </w:pPr>
      <w:r>
        <w:t>Generate a new folder named “Super Mario Bros” and save all your new assets in this folder and its sub-folders.</w:t>
      </w:r>
    </w:p>
    <w:p w14:paraId="4A20973B" w14:textId="550735E3" w:rsidR="007478C7" w:rsidRDefault="00216C57" w:rsidP="002200C2">
      <w:pPr>
        <w:numPr>
          <w:ilvl w:val="1"/>
          <w:numId w:val="24"/>
        </w:numPr>
        <w:spacing w:before="120"/>
        <w:jc w:val="both"/>
      </w:pPr>
      <w:r>
        <w:t>If you have not played Super Mario Bros before (that I can hardly believe), read some background information of Super Mario Bros from the following resources.</w:t>
      </w:r>
    </w:p>
    <w:p w14:paraId="4CDD4C2B" w14:textId="345F5C72" w:rsidR="00216C57" w:rsidRDefault="00216C57" w:rsidP="00216C57">
      <w:pPr>
        <w:numPr>
          <w:ilvl w:val="2"/>
          <w:numId w:val="24"/>
        </w:numPr>
        <w:spacing w:before="60"/>
        <w:jc w:val="both"/>
      </w:pPr>
      <w:r>
        <w:t xml:space="preserve">Nintendo Mario: </w:t>
      </w:r>
      <w:hyperlink r:id="rId9" w:history="1">
        <w:r w:rsidRPr="00B02FD8">
          <w:rPr>
            <w:rStyle w:val="Hyperlink"/>
          </w:rPr>
          <w:t>https://mario.nintendo.com/</w:t>
        </w:r>
      </w:hyperlink>
    </w:p>
    <w:p w14:paraId="1348DCE8" w14:textId="57F802FA" w:rsidR="002C5163" w:rsidRDefault="00216C57" w:rsidP="002C5163">
      <w:pPr>
        <w:numPr>
          <w:ilvl w:val="2"/>
          <w:numId w:val="24"/>
        </w:numPr>
        <w:spacing w:before="60"/>
        <w:rPr>
          <w:rStyle w:val="Hyperlink"/>
          <w:color w:val="auto"/>
          <w:u w:val="none"/>
        </w:rPr>
      </w:pPr>
      <w:r>
        <w:t>Wikipedia Super Mario</w:t>
      </w:r>
      <w:r w:rsidR="00D15121">
        <w:t xml:space="preserve"> </w:t>
      </w:r>
      <w:r w:rsidR="007C3FFD">
        <w:fldChar w:fldCharType="begin"/>
      </w:r>
      <w:r w:rsidR="007C3FFD">
        <w:instrText xml:space="preserve"> ADDIN EN.CITE &lt;EndNote&gt;&lt;Cite&gt;&lt;Author&gt;Wikipedia&lt;/Author&gt;&lt;Year&gt;2019&lt;/Year&gt;&lt;RecNum&gt;450&lt;/RecNum&gt;&lt;DisplayText&gt;[1]&lt;/DisplayText&gt;&lt;record&gt;&lt;rec-number&gt;450&lt;/rec-number&gt;&lt;foreign-keys&gt;&lt;key app="EN" db-id="ws0tax5fbret5reffz1pzwt9revwwfxxsxpa" timestamp="1551821096"&gt;450&lt;/key&gt;&lt;/foreign-keys&gt;&lt;ref-type name="Web Page"&gt;12&lt;/ref-type&gt;&lt;contributors&gt;&lt;authors&gt;&lt;author&gt;Wikipedia&lt;/author&gt;&lt;/authors&gt;&lt;/contributors&gt;&lt;titles&gt;&lt;title&gt;Super Mario&lt;/title&gt;&lt;/titles&gt;&lt;dates&gt;&lt;year&gt;2019&lt;/year&gt;&lt;/dates&gt;&lt;urls&gt;&lt;related-urls&gt;&lt;url&gt;https://en.wikipedia.org/wiki/Super_Mario&lt;/url&gt;&lt;/related-urls&gt;&lt;/urls&gt;&lt;/record&gt;&lt;/Cite&gt;&lt;/EndNote&gt;</w:instrText>
      </w:r>
      <w:r w:rsidR="007C3FFD">
        <w:fldChar w:fldCharType="separate"/>
      </w:r>
      <w:r w:rsidR="007C3FFD">
        <w:rPr>
          <w:noProof/>
        </w:rPr>
        <w:t>[1]</w:t>
      </w:r>
      <w:r w:rsidR="007C3FFD">
        <w:fldChar w:fldCharType="end"/>
      </w:r>
      <w:r>
        <w:t xml:space="preserve">: </w:t>
      </w:r>
      <w:hyperlink r:id="rId10" w:history="1">
        <w:r w:rsidRPr="00B02FD8">
          <w:rPr>
            <w:rStyle w:val="Hyperlink"/>
          </w:rPr>
          <w:t>https://en.wikipedia.org/wiki/Super_Mario</w:t>
        </w:r>
      </w:hyperlink>
    </w:p>
    <w:p w14:paraId="60971D17" w14:textId="271EC86B" w:rsidR="002C5163" w:rsidRDefault="002C5163" w:rsidP="00F36AE1">
      <w:pPr>
        <w:numPr>
          <w:ilvl w:val="2"/>
          <w:numId w:val="24"/>
        </w:numPr>
        <w:spacing w:before="60"/>
        <w:rPr>
          <w:rStyle w:val="Hyperlink"/>
          <w:color w:val="auto"/>
          <w:u w:val="none"/>
        </w:rPr>
      </w:pPr>
      <w:r>
        <w:rPr>
          <w:rStyle w:val="Hyperlink"/>
          <w:color w:val="auto"/>
          <w:u w:val="none"/>
        </w:rPr>
        <w:t xml:space="preserve">YouTube: </w:t>
      </w:r>
      <w:r w:rsidR="00F36AE1">
        <w:rPr>
          <w:rStyle w:val="Hyperlink"/>
          <w:color w:val="auto"/>
          <w:u w:val="none"/>
        </w:rPr>
        <w:t xml:space="preserve">Super Mario Bros (1985) Full Walkthrough: </w:t>
      </w:r>
      <w:hyperlink r:id="rId11" w:history="1">
        <w:r w:rsidR="00F36AE1" w:rsidRPr="00AD24C4">
          <w:rPr>
            <w:rStyle w:val="Hyperlink"/>
          </w:rPr>
          <w:t>https://www.youtube.com/watch?v=rLl9XBg7wSs</w:t>
        </w:r>
      </w:hyperlink>
    </w:p>
    <w:p w14:paraId="1DC42342" w14:textId="7CA4D605" w:rsidR="00A27E51" w:rsidRDefault="00A27E51" w:rsidP="00071B0F">
      <w:pPr>
        <w:numPr>
          <w:ilvl w:val="2"/>
          <w:numId w:val="24"/>
        </w:numPr>
        <w:spacing w:before="60"/>
        <w:rPr>
          <w:rStyle w:val="Hyperlink"/>
          <w:color w:val="auto"/>
          <w:u w:val="none"/>
        </w:rPr>
      </w:pPr>
      <w:r w:rsidRPr="00A27E51">
        <w:rPr>
          <w:rStyle w:val="Hyperlink"/>
          <w:color w:val="auto"/>
          <w:u w:val="none"/>
        </w:rPr>
        <w:t>Wikipedia Super Mario Bros.</w:t>
      </w:r>
      <w:r w:rsidR="00312258">
        <w:rPr>
          <w:rStyle w:val="Hyperlink"/>
          <w:color w:val="auto"/>
          <w:u w:val="none"/>
        </w:rPr>
        <w:t xml:space="preserve"> </w:t>
      </w:r>
      <w:r w:rsidR="00312258">
        <w:rPr>
          <w:rStyle w:val="Hyperlink"/>
          <w:color w:val="auto"/>
          <w:u w:val="none"/>
        </w:rPr>
        <w:fldChar w:fldCharType="begin"/>
      </w:r>
      <w:r w:rsidR="00312258">
        <w:rPr>
          <w:rStyle w:val="Hyperlink"/>
          <w:color w:val="auto"/>
          <w:u w:val="none"/>
        </w:rPr>
        <w:instrText xml:space="preserve"> ADDIN EN.CITE &lt;EndNote&gt;&lt;Cite&gt;&lt;Author&gt;Wikipedia&lt;/Author&gt;&lt;Year&gt;2019&lt;/Year&gt;&lt;RecNum&gt;451&lt;/RecNum&gt;&lt;DisplayText&gt;[2]&lt;/DisplayText&gt;&lt;record&gt;&lt;rec-number&gt;451&lt;/rec-number&gt;&lt;foreign-keys&gt;&lt;key app="EN" db-id="ws0tax5fbret5reffz1pzwt9revwwfxxsxpa" timestamp="1551842219"&gt;451&lt;/key&gt;&lt;/foreign-keys&gt;&lt;ref-type name="Web Page"&gt;12&lt;/ref-type&gt;&lt;contributors&gt;&lt;authors&gt;&lt;author&gt;Wikipedia&lt;/author&gt;&lt;/authors&gt;&lt;/contributors&gt;&lt;titles&gt;&lt;title&gt;Super Mario Bros.&lt;/title&gt;&lt;/titles&gt;&lt;dates&gt;&lt;year&gt;2019&lt;/year&gt;&lt;/dates&gt;&lt;urls&gt;&lt;related-urls&gt;&lt;url&gt;https://en.wikipedia.org/wiki/Super_Mario_Bros.&lt;/url&gt;&lt;/related-urls&gt;&lt;/urls&gt;&lt;/record&gt;&lt;/Cite&gt;&lt;/EndNote&gt;</w:instrText>
      </w:r>
      <w:r w:rsidR="00312258">
        <w:rPr>
          <w:rStyle w:val="Hyperlink"/>
          <w:color w:val="auto"/>
          <w:u w:val="none"/>
        </w:rPr>
        <w:fldChar w:fldCharType="separate"/>
      </w:r>
      <w:r w:rsidR="00312258">
        <w:rPr>
          <w:rStyle w:val="Hyperlink"/>
          <w:noProof/>
          <w:color w:val="auto"/>
          <w:u w:val="none"/>
        </w:rPr>
        <w:t>[2]</w:t>
      </w:r>
      <w:r w:rsidR="00312258">
        <w:rPr>
          <w:rStyle w:val="Hyperlink"/>
          <w:color w:val="auto"/>
          <w:u w:val="none"/>
        </w:rPr>
        <w:fldChar w:fldCharType="end"/>
      </w:r>
      <w:r w:rsidRPr="00A27E51">
        <w:rPr>
          <w:rStyle w:val="Hyperlink"/>
          <w:color w:val="auto"/>
          <w:u w:val="none"/>
        </w:rPr>
        <w:t xml:space="preserve">: </w:t>
      </w:r>
      <w:hyperlink r:id="rId12" w:history="1">
        <w:r w:rsidRPr="00AD24C4">
          <w:rPr>
            <w:rStyle w:val="Hyperlink"/>
          </w:rPr>
          <w:t>https://en.wikipedia.org/wiki/Super_Mario_Bros</w:t>
        </w:r>
      </w:hyperlink>
      <w:r w:rsidRPr="00A27E51">
        <w:rPr>
          <w:rStyle w:val="Hyperlink"/>
          <w:color w:val="auto"/>
          <w:u w:val="none"/>
        </w:rPr>
        <w:t>.</w:t>
      </w:r>
    </w:p>
    <w:p w14:paraId="2C8666A9" w14:textId="43EC2ACE" w:rsidR="002200C2" w:rsidRDefault="00BB7C65" w:rsidP="002200C2">
      <w:pPr>
        <w:keepNext/>
        <w:numPr>
          <w:ilvl w:val="1"/>
          <w:numId w:val="24"/>
        </w:numPr>
        <w:spacing w:before="120"/>
      </w:pPr>
      <w:r>
        <w:t>Re-create</w:t>
      </w:r>
      <w:r w:rsidR="00680FEB">
        <w:t xml:space="preserve"> a 2D </w:t>
      </w:r>
      <w:r w:rsidR="003A3A41">
        <w:t xml:space="preserve">side-scrolling </w:t>
      </w:r>
      <w:r w:rsidR="00680FEB">
        <w:t>platform</w:t>
      </w:r>
      <w:r w:rsidR="003A3A41">
        <w:t>er</w:t>
      </w:r>
      <w:r w:rsidR="00680FEB">
        <w:t xml:space="preserve"> game that is</w:t>
      </w:r>
      <w:r w:rsidR="002F3263">
        <w:t xml:space="preserve"> a</w:t>
      </w:r>
      <w:r w:rsidR="00FB3B6B">
        <w:t xml:space="preserve"> much</w:t>
      </w:r>
      <w:r w:rsidR="002F3263">
        <w:t xml:space="preserve"> simplified version of </w:t>
      </w:r>
      <w:r w:rsidR="00680FEB">
        <w:t>Super Mario Bros (1985)</w:t>
      </w:r>
      <w:r w:rsidR="00E11A77">
        <w:t xml:space="preserve"> </w:t>
      </w:r>
      <w:r w:rsidR="00E11A77">
        <w:fldChar w:fldCharType="begin"/>
      </w:r>
      <w:r w:rsidR="00E11A77">
        <w:instrText xml:space="preserve"> ADDIN EN.CITE &lt;EndNote&gt;&lt;Cite&gt;&lt;Author&gt;Wikipedia&lt;/Author&gt;&lt;Year&gt;2019&lt;/Year&gt;&lt;RecNum&gt;451&lt;/RecNum&gt;&lt;DisplayText&gt;[2]&lt;/DisplayText&gt;&lt;record&gt;&lt;rec-number&gt;451&lt;/rec-number&gt;&lt;foreign-keys&gt;&lt;key app="EN" db-id="ws0tax5fbret5reffz1pzwt9revwwfxxsxpa" timestamp="1551842219"&gt;451&lt;/key&gt;&lt;/foreign-keys&gt;&lt;ref-type name="Web Page"&gt;12&lt;/ref-type&gt;&lt;contributors&gt;&lt;authors&gt;&lt;author&gt;Wikipedia&lt;/author&gt;&lt;/authors&gt;&lt;/contributors&gt;&lt;titles&gt;&lt;title&gt;Super Mario Bros.&lt;/title&gt;&lt;/titles&gt;&lt;dates&gt;&lt;year&gt;2019&lt;/year&gt;&lt;/dates&gt;&lt;urls&gt;&lt;related-urls&gt;&lt;url&gt;https://en.wikipedia.org/wiki/Super_Mario_Bros.&lt;/url&gt;&lt;/related-urls&gt;&lt;/urls&gt;&lt;/record&gt;&lt;/Cite&gt;&lt;/EndNote&gt;</w:instrText>
      </w:r>
      <w:r w:rsidR="00E11A77">
        <w:fldChar w:fldCharType="separate"/>
      </w:r>
      <w:r w:rsidR="00E11A77">
        <w:rPr>
          <w:noProof/>
        </w:rPr>
        <w:t>[2]</w:t>
      </w:r>
      <w:r w:rsidR="00E11A77">
        <w:fldChar w:fldCharType="end"/>
      </w:r>
      <w:r w:rsidR="002200C2">
        <w:t xml:space="preserve">, as shown in </w:t>
      </w:r>
      <w:r w:rsidR="002200C2">
        <w:fldChar w:fldCharType="begin"/>
      </w:r>
      <w:r w:rsidR="002200C2">
        <w:instrText xml:space="preserve"> REF _Ref2861488 \h </w:instrText>
      </w:r>
      <w:r w:rsidR="002200C2">
        <w:fldChar w:fldCharType="separate"/>
      </w:r>
      <w:r w:rsidR="002200C2">
        <w:t xml:space="preserve">Figure </w:t>
      </w:r>
      <w:r w:rsidR="002200C2">
        <w:rPr>
          <w:noProof/>
        </w:rPr>
        <w:t>2</w:t>
      </w:r>
      <w:r w:rsidR="002200C2">
        <w:fldChar w:fldCharType="end"/>
      </w:r>
      <w:r w:rsidR="00680FEB">
        <w:t xml:space="preserve">.  </w:t>
      </w:r>
      <w:r w:rsidR="00E11A77">
        <w:t>It is a single player game with Mario as the protagonist</w:t>
      </w:r>
      <w:r w:rsidR="00AF16E5" w:rsidRPr="00AF16E5">
        <w:t>.</w:t>
      </w:r>
      <w:r w:rsidR="00E11A77">
        <w:t xml:space="preserve"> </w:t>
      </w:r>
      <w:r w:rsidR="00E11A77" w:rsidRPr="00E11A77">
        <w:t>The objective is to race through the Mushroom Kingdom, survive the main antagonist Bowser's forces, and save Princess Toadstool</w:t>
      </w:r>
      <w:r w:rsidR="00E11A77">
        <w:t xml:space="preserve"> </w:t>
      </w:r>
      <w:r w:rsidR="00E11A77">
        <w:fldChar w:fldCharType="begin"/>
      </w:r>
      <w:r w:rsidR="00E11A77">
        <w:instrText xml:space="preserve"> ADDIN EN.CITE &lt;EndNote&gt;&lt;Cite&gt;&lt;Author&gt;Wikipedia&lt;/Author&gt;&lt;Year&gt;2019&lt;/Year&gt;&lt;RecNum&gt;451&lt;/RecNum&gt;&lt;DisplayText&gt;[2]&lt;/DisplayText&gt;&lt;record&gt;&lt;rec-number&gt;451&lt;/rec-number&gt;&lt;foreign-keys&gt;&lt;key app="EN" db-id="ws0tax5fbret5reffz1pzwt9revwwfxxsxpa" timestamp="1551842219"&gt;451&lt;/key&gt;&lt;/foreign-keys&gt;&lt;ref-type name="Web Page"&gt;12&lt;/ref-type&gt;&lt;contributors&gt;&lt;authors&gt;&lt;author&gt;Wikipedia&lt;/author&gt;&lt;/authors&gt;&lt;/contributors&gt;&lt;titles&gt;&lt;title&gt;Super Mario Bros.&lt;/title&gt;&lt;/titles&gt;&lt;dates&gt;&lt;year&gt;2019&lt;/year&gt;&lt;/dates&gt;&lt;urls&gt;&lt;related-urls&gt;&lt;url&gt;https://en.wikipedia.org/wiki/Super_Mario_Bros.&lt;/url&gt;&lt;/related-urls&gt;&lt;/urls&gt;&lt;/record&gt;&lt;/Cite&gt;&lt;/EndNote&gt;</w:instrText>
      </w:r>
      <w:r w:rsidR="00E11A77">
        <w:fldChar w:fldCharType="separate"/>
      </w:r>
      <w:r w:rsidR="00E11A77">
        <w:rPr>
          <w:noProof/>
        </w:rPr>
        <w:t>[2]</w:t>
      </w:r>
      <w:r w:rsidR="00E11A77">
        <w:fldChar w:fldCharType="end"/>
      </w:r>
      <w:r w:rsidR="00E11A77">
        <w:t xml:space="preserve">. The player moves from left to right in order to reach the flag pole at the end of each level. </w:t>
      </w:r>
      <w:r w:rsidR="004C34A6" w:rsidRPr="004C34A6">
        <w:t>The game consists of eight worlds with four sub-levels called "stages" in each world</w:t>
      </w:r>
      <w:r w:rsidR="004C34A6">
        <w:t xml:space="preserve"> [2]</w:t>
      </w:r>
      <w:r w:rsidR="004C34A6" w:rsidRPr="004C34A6">
        <w:t>.</w:t>
      </w:r>
      <w:r w:rsidR="00E11A77">
        <w:t xml:space="preserve"> </w:t>
      </w:r>
      <w:r w:rsidR="000736DF">
        <w:t xml:space="preserve">Students enrolled in MSIM 408/ECE 407 must develop a minimum of </w:t>
      </w:r>
      <w:r w:rsidR="00F34ADD">
        <w:t>one</w:t>
      </w:r>
      <w:r w:rsidR="000736DF">
        <w:t xml:space="preserve"> level</w:t>
      </w:r>
      <w:r w:rsidR="00232513">
        <w:t xml:space="preserve"> (stage)</w:t>
      </w:r>
      <w:r w:rsidR="000736DF">
        <w:t xml:space="preserve">, while </w:t>
      </w:r>
      <w:bookmarkStart w:id="1" w:name="_Hlk29075398"/>
      <w:r w:rsidR="000736DF">
        <w:t>students in MSIM 508/ECE 507 must develop at least t</w:t>
      </w:r>
      <w:r w:rsidR="00F34ADD">
        <w:t>wo</w:t>
      </w:r>
      <w:r w:rsidR="000736DF">
        <w:t xml:space="preserve"> levels</w:t>
      </w:r>
      <w:r w:rsidR="00232513">
        <w:t xml:space="preserve"> (stages)</w:t>
      </w:r>
      <w:r w:rsidR="000736DF">
        <w:t>.</w:t>
      </w:r>
      <w:bookmarkEnd w:id="1"/>
      <w:r w:rsidR="00861494">
        <w:t xml:space="preserve">   </w:t>
      </w:r>
      <w:r w:rsidR="00983313">
        <w:t>Each l</w:t>
      </w:r>
      <w:r w:rsidR="00983313" w:rsidRPr="00983313">
        <w:t xml:space="preserve">evel </w:t>
      </w:r>
      <w:r w:rsidR="00232513">
        <w:t xml:space="preserve">(stage) </w:t>
      </w:r>
      <w:r w:rsidR="00983313" w:rsidRPr="00983313">
        <w:t>ha</w:t>
      </w:r>
      <w:r w:rsidR="00983313">
        <w:t>s</w:t>
      </w:r>
      <w:r w:rsidR="00983313" w:rsidRPr="00983313">
        <w:t xml:space="preserve"> single-exit objective, which must be reached within a time limit and lead to the next sequential level</w:t>
      </w:r>
      <w:r w:rsidR="00A30B0C">
        <w:t xml:space="preserve"> (stage)</w:t>
      </w:r>
      <w:r w:rsidR="00983313" w:rsidRPr="00983313">
        <w:t>.</w:t>
      </w:r>
      <w:r w:rsidR="002200C2">
        <w:br/>
      </w:r>
      <w:r w:rsidR="002200C2">
        <w:lastRenderedPageBreak/>
        <w:br/>
      </w:r>
      <w:r w:rsidR="002200C2" w:rsidRPr="002200C2">
        <w:rPr>
          <w:noProof/>
        </w:rPr>
        <w:drawing>
          <wp:inline distT="0" distB="0" distL="0" distR="0" wp14:anchorId="3BB47AF7" wp14:editId="6D1F7484">
            <wp:extent cx="4273176" cy="21365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1194" cy="2145597"/>
                    </a:xfrm>
                    <a:prstGeom prst="rect">
                      <a:avLst/>
                    </a:prstGeom>
                  </pic:spPr>
                </pic:pic>
              </a:graphicData>
            </a:graphic>
          </wp:inline>
        </w:drawing>
      </w:r>
    </w:p>
    <w:p w14:paraId="1E580BCA" w14:textId="148857D8" w:rsidR="00680FEB" w:rsidRDefault="002200C2" w:rsidP="002200C2">
      <w:pPr>
        <w:pStyle w:val="Caption"/>
        <w:spacing w:before="120" w:after="120"/>
        <w:jc w:val="center"/>
      </w:pPr>
      <w:bookmarkStart w:id="2" w:name="_Ref2861488"/>
      <w:r>
        <w:t xml:space="preserve">Figure </w:t>
      </w:r>
      <w:r w:rsidR="005D264C">
        <w:rPr>
          <w:noProof/>
        </w:rPr>
        <w:fldChar w:fldCharType="begin"/>
      </w:r>
      <w:r w:rsidR="005D264C">
        <w:rPr>
          <w:noProof/>
        </w:rPr>
        <w:instrText xml:space="preserve"> SEQ Figure \* ARABIC </w:instrText>
      </w:r>
      <w:r w:rsidR="005D264C">
        <w:rPr>
          <w:noProof/>
        </w:rPr>
        <w:fldChar w:fldCharType="separate"/>
      </w:r>
      <w:r w:rsidR="005446F6">
        <w:rPr>
          <w:noProof/>
        </w:rPr>
        <w:t>2</w:t>
      </w:r>
      <w:r w:rsidR="005D264C">
        <w:rPr>
          <w:noProof/>
        </w:rPr>
        <w:fldChar w:fldCharType="end"/>
      </w:r>
      <w:bookmarkEnd w:id="2"/>
      <w:r>
        <w:t>. Super Mario Bros.</w:t>
      </w:r>
    </w:p>
    <w:p w14:paraId="0AA745E3" w14:textId="671B1374" w:rsidR="00505501" w:rsidRDefault="009D7503" w:rsidP="00FF1E7E">
      <w:pPr>
        <w:numPr>
          <w:ilvl w:val="1"/>
          <w:numId w:val="24"/>
        </w:numPr>
        <w:spacing w:before="60"/>
        <w:jc w:val="both"/>
      </w:pPr>
      <w:r>
        <w:t>Original g</w:t>
      </w:r>
      <w:r w:rsidR="008126C5">
        <w:t xml:space="preserve">ame elements.  </w:t>
      </w:r>
      <w:r w:rsidR="00BE0BE7">
        <w:t xml:space="preserve">The player controls Mario, which is the protagonist of the game.  </w:t>
      </w:r>
      <w:r w:rsidR="003E705F">
        <w:t>Mario’s e</w:t>
      </w:r>
      <w:r w:rsidR="00BE0BE7">
        <w:t>nemies (</w:t>
      </w:r>
      <w:r w:rsidR="003E705F">
        <w:t xml:space="preserve">antagonists) include Koopa Troopa (also known as </w:t>
      </w:r>
      <w:r w:rsidR="003E705F" w:rsidRPr="00E11A77">
        <w:t>Bowser</w:t>
      </w:r>
      <w:r w:rsidR="003E705F">
        <w:t xml:space="preserve">) and Goomba.  Mario can pick up various power-ups, such as Super Mushroom, coins, Fire Flower, invincibility star, and 1-Up mushroom.  Background includes bricks, trees, bushes, clouds, flat pole, and castle or fortress.  </w:t>
      </w:r>
      <w:r w:rsidR="00347575">
        <w:t>You can obtain necessary sprites from the Internet for this project (and you need to state the source of your assets) or you can create them from scratch using digital content software such as Photoshop, Gimp, and Adobe Illustrator.</w:t>
      </w:r>
      <w:r w:rsidR="00FE546F">
        <w:t xml:space="preserve">  </w:t>
      </w:r>
      <w:r w:rsidR="00803E09">
        <w:t>The following are some possible resources.</w:t>
      </w:r>
    </w:p>
    <w:p w14:paraId="41DE6B9D" w14:textId="78EFD642" w:rsidR="00803E09" w:rsidRDefault="00337480" w:rsidP="00803E09">
      <w:pPr>
        <w:numPr>
          <w:ilvl w:val="2"/>
          <w:numId w:val="24"/>
        </w:numPr>
        <w:spacing w:before="60"/>
        <w:jc w:val="both"/>
      </w:pPr>
      <w:hyperlink r:id="rId14" w:history="1">
        <w:r w:rsidR="000D4653" w:rsidRPr="00AD24C4">
          <w:rPr>
            <w:rStyle w:val="Hyperlink"/>
          </w:rPr>
          <w:t>https://www.spriters-resource.com/snes/smarioworld/</w:t>
        </w:r>
      </w:hyperlink>
    </w:p>
    <w:p w14:paraId="064CDD6F" w14:textId="7CCCC513" w:rsidR="001E0937" w:rsidRDefault="00337480" w:rsidP="00D071A4">
      <w:pPr>
        <w:numPr>
          <w:ilvl w:val="2"/>
          <w:numId w:val="24"/>
        </w:numPr>
        <w:spacing w:before="60"/>
        <w:jc w:val="both"/>
      </w:pPr>
      <w:hyperlink r:id="rId15" w:history="1">
        <w:r w:rsidR="001E0937" w:rsidRPr="00AD24C4">
          <w:rPr>
            <w:rStyle w:val="Hyperlink"/>
          </w:rPr>
          <w:t>http://www.mariouniverse.com/sprites/nes/</w:t>
        </w:r>
      </w:hyperlink>
    </w:p>
    <w:p w14:paraId="645D6532" w14:textId="174BFC64" w:rsidR="0078217A" w:rsidRDefault="0078217A" w:rsidP="002200C2">
      <w:pPr>
        <w:numPr>
          <w:ilvl w:val="1"/>
          <w:numId w:val="24"/>
        </w:numPr>
        <w:spacing w:before="120"/>
        <w:jc w:val="both"/>
      </w:pPr>
      <w:r>
        <w:t>Minimum Requirements.  Your game must consist of the following elements at minimum.</w:t>
      </w:r>
    </w:p>
    <w:p w14:paraId="2F3BE0C4" w14:textId="4DDC9083" w:rsidR="00A57AD5" w:rsidRDefault="00A57AD5" w:rsidP="0078217A">
      <w:pPr>
        <w:numPr>
          <w:ilvl w:val="2"/>
          <w:numId w:val="24"/>
        </w:numPr>
        <w:spacing w:before="120"/>
        <w:jc w:val="both"/>
      </w:pPr>
      <w:r>
        <w:t xml:space="preserve">World 1-1: </w:t>
      </w:r>
      <w:r w:rsidR="00F51039" w:rsidRPr="00F51039">
        <w:t>The opening section of Super Mario Bros. was specifically designed in such a way that players would be forced to explore the mechanics of the game in order to be able to advance. Rather than confront the newly oriented player with obstacles, the first level of Super Mario Bros. lays down the variety of in-game hazards by means of repetition, iteration, and escalation</w:t>
      </w:r>
      <w:r w:rsidR="00F51039">
        <w:t xml:space="preserve"> [2].</w:t>
      </w:r>
      <w:r w:rsidR="0078217A">
        <w:t xml:space="preserve">  The first level of your game must bear strong similarities to World 1-1 in the original Super Mario Bros.</w:t>
      </w:r>
      <w:r w:rsidR="00773AE1">
        <w:t xml:space="preserve">  S</w:t>
      </w:r>
      <w:r w:rsidR="00773AE1" w:rsidRPr="00773AE1">
        <w:t xml:space="preserve">tudents in </w:t>
      </w:r>
      <w:r w:rsidR="00773AE1">
        <w:t xml:space="preserve">enrolled in </w:t>
      </w:r>
      <w:r w:rsidR="00773AE1" w:rsidRPr="00773AE1">
        <w:t xml:space="preserve">MSIM 508/ECE 507 must </w:t>
      </w:r>
      <w:r w:rsidR="00773AE1">
        <w:t>develop one additional level with similar complexity, but sufficient difference</w:t>
      </w:r>
      <w:r w:rsidR="00773AE1" w:rsidRPr="00773AE1">
        <w:t>.</w:t>
      </w:r>
    </w:p>
    <w:p w14:paraId="2983754D" w14:textId="1B700BF9" w:rsidR="00036548" w:rsidRDefault="008717D7" w:rsidP="0078217A">
      <w:pPr>
        <w:numPr>
          <w:ilvl w:val="2"/>
          <w:numId w:val="24"/>
        </w:numPr>
        <w:spacing w:before="120"/>
        <w:jc w:val="both"/>
      </w:pPr>
      <w:r>
        <w:t>Mario</w:t>
      </w:r>
      <w:r w:rsidR="00F0128A">
        <w:t xml:space="preserve">, who kills a Goomba by jumping on top of it but is killed by the Goomba if otherwise the contact between them is in a different way, e.g., horizontally. </w:t>
      </w:r>
    </w:p>
    <w:p w14:paraId="197D31FC" w14:textId="784355D3" w:rsidR="008717D7" w:rsidRDefault="008717D7" w:rsidP="0078217A">
      <w:pPr>
        <w:numPr>
          <w:ilvl w:val="2"/>
          <w:numId w:val="24"/>
        </w:numPr>
        <w:spacing w:before="120"/>
        <w:jc w:val="both"/>
      </w:pPr>
      <w:r>
        <w:lastRenderedPageBreak/>
        <w:t>Goomba, which is a type of enemy that does not have any weapons and runs back and forth between obstacles.</w:t>
      </w:r>
      <w:r w:rsidR="00306B4C">
        <w:t xml:space="preserve">  Goomba must be generated randomly at different locations and times.</w:t>
      </w:r>
    </w:p>
    <w:p w14:paraId="148E530F" w14:textId="00E610B0" w:rsidR="008717D7" w:rsidRDefault="008717D7" w:rsidP="0078217A">
      <w:pPr>
        <w:numPr>
          <w:ilvl w:val="2"/>
          <w:numId w:val="24"/>
        </w:numPr>
        <w:spacing w:before="120"/>
        <w:jc w:val="both"/>
      </w:pPr>
      <w:r>
        <w:t>Two types of coins.  One type of coins is hidden in the bricks, while the other floating in the sky (still).  Collecting two types of coin</w:t>
      </w:r>
      <w:r w:rsidR="00F0128A">
        <w:t>s results in 200 points and 100 points each, respectively.  A new life is awarded when 2000 points are collected.</w:t>
      </w:r>
    </w:p>
    <w:p w14:paraId="7BB06883" w14:textId="77777777" w:rsidR="000133B6" w:rsidRDefault="000133B6" w:rsidP="0078217A">
      <w:pPr>
        <w:numPr>
          <w:ilvl w:val="2"/>
          <w:numId w:val="24"/>
        </w:numPr>
        <w:spacing w:before="120"/>
        <w:jc w:val="both"/>
      </w:pPr>
      <w:r>
        <w:t xml:space="preserve">Proper UI with number of points, number of lives, and remaining time. </w:t>
      </w:r>
    </w:p>
    <w:p w14:paraId="7E639EF4" w14:textId="37D66BD5" w:rsidR="008717D7" w:rsidRDefault="008717D7" w:rsidP="0078217A">
      <w:pPr>
        <w:numPr>
          <w:ilvl w:val="2"/>
          <w:numId w:val="24"/>
        </w:numPr>
        <w:spacing w:before="120"/>
        <w:jc w:val="both"/>
      </w:pPr>
      <w:r>
        <w:t xml:space="preserve">Proper background </w:t>
      </w:r>
      <w:r w:rsidR="00116353">
        <w:t xml:space="preserve">music </w:t>
      </w:r>
      <w:r>
        <w:t>and sound effects.</w:t>
      </w:r>
    </w:p>
    <w:p w14:paraId="7A22257C" w14:textId="2A7B116A" w:rsidR="00116353" w:rsidRDefault="00116353" w:rsidP="0078217A">
      <w:pPr>
        <w:numPr>
          <w:ilvl w:val="2"/>
          <w:numId w:val="24"/>
        </w:numPr>
        <w:spacing w:before="120"/>
        <w:jc w:val="both"/>
      </w:pPr>
      <w:r w:rsidRPr="00116353">
        <w:t>Generate animations and particle systems to model various movements and visual effects in your game.</w:t>
      </w:r>
    </w:p>
    <w:p w14:paraId="78B6F781" w14:textId="71B3DE23" w:rsidR="002455FA" w:rsidRDefault="0078217A" w:rsidP="00116353">
      <w:pPr>
        <w:numPr>
          <w:ilvl w:val="1"/>
          <w:numId w:val="24"/>
        </w:numPr>
        <w:spacing w:before="120"/>
        <w:jc w:val="both"/>
      </w:pPr>
      <w:r>
        <w:t xml:space="preserve">Optional </w:t>
      </w:r>
      <w:r w:rsidR="00116353">
        <w:t>e</w:t>
      </w:r>
      <w:r>
        <w:t>lements</w:t>
      </w:r>
      <w:r w:rsidR="00116353">
        <w:t xml:space="preserve"> and </w:t>
      </w:r>
      <w:r w:rsidR="00771A47">
        <w:t>tasks</w:t>
      </w:r>
      <w:r>
        <w:t>.</w:t>
      </w:r>
      <w:r w:rsidR="009A69E2">
        <w:t xml:space="preserve">  You can additional elements and implement additional tasks for extra credit</w:t>
      </w:r>
      <w:r w:rsidR="004D7AE1">
        <w:t>s</w:t>
      </w:r>
      <w:r w:rsidR="009A69E2">
        <w:t xml:space="preserve">, which will be determined by </w:t>
      </w:r>
      <w:r w:rsidR="004D7AE1">
        <w:t>the instructor based on complexity and performance.  An incomplete list of examples is shown below.</w:t>
      </w:r>
    </w:p>
    <w:p w14:paraId="1C5DEA8A" w14:textId="4601C652" w:rsidR="004D7AE1" w:rsidRDefault="004D7AE1" w:rsidP="004D7AE1">
      <w:pPr>
        <w:numPr>
          <w:ilvl w:val="2"/>
          <w:numId w:val="24"/>
        </w:numPr>
        <w:spacing w:before="120"/>
        <w:jc w:val="both"/>
      </w:pPr>
      <w:r>
        <w:t xml:space="preserve">Additional power-ups, e.g., </w:t>
      </w:r>
      <w:r w:rsidR="00221751" w:rsidRPr="00221751">
        <w:t>Super Mushroom, coins, Fire Flower, invincibility star, and 1-Up mushroom</w:t>
      </w:r>
      <w:r w:rsidR="00221751">
        <w:t>.</w:t>
      </w:r>
    </w:p>
    <w:p w14:paraId="4D2223E9" w14:textId="09D78116" w:rsidR="00221751" w:rsidRDefault="006008F1" w:rsidP="004D7AE1">
      <w:pPr>
        <w:numPr>
          <w:ilvl w:val="2"/>
          <w:numId w:val="24"/>
        </w:numPr>
        <w:spacing w:before="120"/>
        <w:jc w:val="both"/>
      </w:pPr>
      <w:r>
        <w:t>Koopa Troopa (aka Bowser)</w:t>
      </w:r>
    </w:p>
    <w:p w14:paraId="2B7FDFC4" w14:textId="0EA52485" w:rsidR="006008F1" w:rsidRDefault="00C12FF3" w:rsidP="004D7AE1">
      <w:pPr>
        <w:numPr>
          <w:ilvl w:val="2"/>
          <w:numId w:val="24"/>
        </w:numPr>
        <w:spacing w:before="120"/>
        <w:jc w:val="both"/>
      </w:pPr>
      <w:r>
        <w:t>Additional levels</w:t>
      </w:r>
    </w:p>
    <w:p w14:paraId="7076C6F3" w14:textId="21A17075" w:rsidR="00C12FF3" w:rsidRDefault="00B43DF9" w:rsidP="004D7AE1">
      <w:pPr>
        <w:numPr>
          <w:ilvl w:val="2"/>
          <w:numId w:val="24"/>
        </w:numPr>
        <w:spacing w:before="120"/>
        <w:jc w:val="both"/>
      </w:pPr>
      <w:r>
        <w:t xml:space="preserve">New game items and game plays </w:t>
      </w:r>
      <w:r w:rsidR="006318CD">
        <w:t>that are designed by you and must be put a scene that is different from that fulfills the minimum requirements.</w:t>
      </w:r>
    </w:p>
    <w:p w14:paraId="27BB2447" w14:textId="60CC911C" w:rsidR="000D04B1" w:rsidRDefault="00347575" w:rsidP="00221751">
      <w:pPr>
        <w:numPr>
          <w:ilvl w:val="1"/>
          <w:numId w:val="24"/>
        </w:numPr>
        <w:spacing w:before="120"/>
        <w:jc w:val="both"/>
      </w:pPr>
      <w:r>
        <w:t xml:space="preserve">Write C# scripts to develop the </w:t>
      </w:r>
      <w:r w:rsidR="00466ECF">
        <w:t>mechanics and logic for your game</w:t>
      </w:r>
      <w:r w:rsidR="008E1AD6">
        <w:t xml:space="preserve"> by reusing and modifying the scripts in the 2D Platfo</w:t>
      </w:r>
      <w:r w:rsidR="00F95FA3">
        <w:t>r</w:t>
      </w:r>
      <w:r w:rsidR="008E1AD6">
        <w:t>mer game</w:t>
      </w:r>
      <w:r w:rsidR="00466ECF">
        <w:t xml:space="preserve">. </w:t>
      </w:r>
    </w:p>
    <w:p w14:paraId="571D8911" w14:textId="79677E08" w:rsidR="005446F6" w:rsidRDefault="007D611F" w:rsidP="005446F6">
      <w:pPr>
        <w:keepNext/>
        <w:numPr>
          <w:ilvl w:val="1"/>
          <w:numId w:val="24"/>
        </w:numPr>
        <w:spacing w:before="120"/>
      </w:pPr>
      <w:r w:rsidRPr="005446F6">
        <w:rPr>
          <w:noProof/>
        </w:rPr>
        <w:drawing>
          <wp:anchor distT="0" distB="0" distL="114300" distR="114300" simplePos="0" relativeHeight="251657216" behindDoc="0" locked="0" layoutInCell="1" allowOverlap="1" wp14:anchorId="728FDA66" wp14:editId="659454F1">
            <wp:simplePos x="0" y="0"/>
            <wp:positionH relativeFrom="column">
              <wp:posOffset>1971675</wp:posOffset>
            </wp:positionH>
            <wp:positionV relativeFrom="paragraph">
              <wp:posOffset>630953</wp:posOffset>
            </wp:positionV>
            <wp:extent cx="1482090" cy="169672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482090" cy="1696720"/>
                    </a:xfrm>
                    <a:prstGeom prst="rect">
                      <a:avLst/>
                    </a:prstGeom>
                  </pic:spPr>
                </pic:pic>
              </a:graphicData>
            </a:graphic>
          </wp:anchor>
        </w:drawing>
      </w:r>
      <w:r w:rsidR="005446F6">
        <w:t>Create a folder named “Builds” inside your Unity project folder (at the same as Assets folder) and create a standalone PC build of your game in the “Builds” folder</w:t>
      </w:r>
      <w:r w:rsidR="00780272">
        <w:t xml:space="preserve">, </w:t>
      </w:r>
      <w:r w:rsidR="00780272">
        <w:fldChar w:fldCharType="begin"/>
      </w:r>
      <w:r w:rsidR="00780272">
        <w:instrText xml:space="preserve"> REF _Ref2861940 \h </w:instrText>
      </w:r>
      <w:r w:rsidR="00780272">
        <w:fldChar w:fldCharType="separate"/>
      </w:r>
      <w:r w:rsidR="00780272">
        <w:t xml:space="preserve">Figure </w:t>
      </w:r>
      <w:r w:rsidR="00780272">
        <w:rPr>
          <w:noProof/>
        </w:rPr>
        <w:t>3</w:t>
      </w:r>
      <w:r w:rsidR="00780272">
        <w:fldChar w:fldCharType="end"/>
      </w:r>
      <w:r w:rsidR="00780272">
        <w:t>.</w:t>
      </w:r>
      <w:r w:rsidR="005446F6">
        <w:br/>
      </w:r>
    </w:p>
    <w:p w14:paraId="6DE4D07C" w14:textId="0DAC691E" w:rsidR="005446F6" w:rsidRDefault="005446F6" w:rsidP="00780272">
      <w:pPr>
        <w:pStyle w:val="Caption"/>
        <w:jc w:val="center"/>
      </w:pPr>
      <w:bookmarkStart w:id="3" w:name="_Ref2861940"/>
      <w:r>
        <w:t xml:space="preserve">Figure </w:t>
      </w:r>
      <w:r w:rsidR="005D264C">
        <w:rPr>
          <w:noProof/>
        </w:rPr>
        <w:fldChar w:fldCharType="begin"/>
      </w:r>
      <w:r w:rsidR="005D264C">
        <w:rPr>
          <w:noProof/>
        </w:rPr>
        <w:instrText xml:space="preserve"> SEQ Figure \* ARABIC </w:instrText>
      </w:r>
      <w:r w:rsidR="005D264C">
        <w:rPr>
          <w:noProof/>
        </w:rPr>
        <w:fldChar w:fldCharType="separate"/>
      </w:r>
      <w:r>
        <w:rPr>
          <w:noProof/>
        </w:rPr>
        <w:t>3</w:t>
      </w:r>
      <w:r w:rsidR="005D264C">
        <w:rPr>
          <w:noProof/>
        </w:rPr>
        <w:fldChar w:fldCharType="end"/>
      </w:r>
      <w:bookmarkEnd w:id="3"/>
      <w:r>
        <w:t xml:space="preserve">. </w:t>
      </w:r>
      <w:r w:rsidR="00780272">
        <w:t>Creating builds of your game</w:t>
      </w:r>
    </w:p>
    <w:p w14:paraId="516B8E56" w14:textId="3521FDD4" w:rsidR="00CF0CE7" w:rsidRDefault="00CF0CE7" w:rsidP="00CF0CE7">
      <w:pPr>
        <w:pStyle w:val="Heading3"/>
        <w:rPr>
          <w:sz w:val="24"/>
          <w:szCs w:val="24"/>
        </w:rPr>
      </w:pPr>
      <w:r>
        <w:rPr>
          <w:sz w:val="24"/>
          <w:szCs w:val="24"/>
        </w:rPr>
        <w:lastRenderedPageBreak/>
        <w:t>4. Code (</w:t>
      </w:r>
      <w:r w:rsidR="00EB1C5F">
        <w:rPr>
          <w:sz w:val="24"/>
          <w:szCs w:val="24"/>
        </w:rPr>
        <w:t>65</w:t>
      </w:r>
      <w:r>
        <w:rPr>
          <w:sz w:val="24"/>
          <w:szCs w:val="24"/>
        </w:rPr>
        <w:t xml:space="preserve"> points)</w:t>
      </w:r>
    </w:p>
    <w:p w14:paraId="26404B37" w14:textId="77777777" w:rsidR="00CF0CE7" w:rsidRDefault="00CF0CE7" w:rsidP="00CF0CE7">
      <w:pPr>
        <w:jc w:val="both"/>
      </w:pPr>
      <w:r>
        <w:t>Exercise good coding practices, such as naming variables meaningfully and properly, including comments of key classes, variables, functions, and code segments, and using proper indentations and spacing between tokens (e.g., variables, operators).  Points will be deducted for lack of comments or bad formatting (e.g., no indentation or large blank spaces in the code).  The following is the grade allocation for different tasks or functionalities of your program.</w:t>
      </w:r>
    </w:p>
    <w:p w14:paraId="0B924BE2" w14:textId="35389447" w:rsidR="006C268F" w:rsidRDefault="006F736A" w:rsidP="00CF0CE7">
      <w:pPr>
        <w:numPr>
          <w:ilvl w:val="0"/>
          <w:numId w:val="28"/>
        </w:numPr>
      </w:pPr>
      <w:r>
        <w:t>Game scenes</w:t>
      </w:r>
      <w:r w:rsidR="006C268F">
        <w:t xml:space="preserve">: </w:t>
      </w:r>
      <w:r w:rsidR="00EB1C5F">
        <w:t>25</w:t>
      </w:r>
      <w:r w:rsidR="006C268F">
        <w:t xml:space="preserve"> points</w:t>
      </w:r>
    </w:p>
    <w:p w14:paraId="0675DAD9" w14:textId="7D656D43" w:rsidR="006C268F" w:rsidRDefault="006F736A" w:rsidP="00466ECF">
      <w:pPr>
        <w:numPr>
          <w:ilvl w:val="0"/>
          <w:numId w:val="28"/>
        </w:numPr>
      </w:pPr>
      <w:r>
        <w:t>Gamy play</w:t>
      </w:r>
      <w:r w:rsidR="006C268F">
        <w:t xml:space="preserve">: </w:t>
      </w:r>
      <w:r w:rsidR="00466ECF">
        <w:t>4</w:t>
      </w:r>
      <w:r w:rsidR="004E6D1C">
        <w:t>0</w:t>
      </w:r>
      <w:r w:rsidR="006C268F">
        <w:t xml:space="preserve"> points</w:t>
      </w:r>
    </w:p>
    <w:p w14:paraId="72595DB8" w14:textId="2C59FE29" w:rsidR="00CF0CE7" w:rsidRDefault="00CF0CE7" w:rsidP="00CF0CE7">
      <w:pPr>
        <w:pStyle w:val="Heading3"/>
        <w:rPr>
          <w:sz w:val="24"/>
          <w:szCs w:val="24"/>
        </w:rPr>
      </w:pPr>
      <w:r>
        <w:rPr>
          <w:sz w:val="24"/>
          <w:szCs w:val="24"/>
        </w:rPr>
        <w:t xml:space="preserve">5. Report </w:t>
      </w:r>
      <w:r w:rsidR="00EA2A36">
        <w:rPr>
          <w:sz w:val="24"/>
          <w:szCs w:val="24"/>
        </w:rPr>
        <w:t xml:space="preserve">and Video </w:t>
      </w:r>
      <w:r>
        <w:rPr>
          <w:sz w:val="24"/>
          <w:szCs w:val="24"/>
        </w:rPr>
        <w:t>(</w:t>
      </w:r>
      <w:r w:rsidR="00F3277E">
        <w:rPr>
          <w:sz w:val="24"/>
          <w:szCs w:val="24"/>
        </w:rPr>
        <w:t>3</w:t>
      </w:r>
      <w:r w:rsidR="00EA2A36">
        <w:rPr>
          <w:sz w:val="24"/>
          <w:szCs w:val="24"/>
        </w:rPr>
        <w:t>5</w:t>
      </w:r>
      <w:r>
        <w:rPr>
          <w:sz w:val="24"/>
          <w:szCs w:val="24"/>
        </w:rPr>
        <w:t xml:space="preserve"> points)</w:t>
      </w:r>
    </w:p>
    <w:p w14:paraId="696D4018" w14:textId="77777777" w:rsidR="00CF0CE7" w:rsidRDefault="00CF0CE7" w:rsidP="00CF0CE7">
      <w:pPr>
        <w:spacing w:after="120"/>
        <w:jc w:val="both"/>
      </w:pPr>
      <w:r>
        <w:t>The report should contain at least the following sections and use the same formatting in this assignment description or other professional formats.  Points will be deducted for improper formatting.</w:t>
      </w:r>
    </w:p>
    <w:p w14:paraId="1F40DA6C" w14:textId="77777777" w:rsidR="00CF0CE7" w:rsidRDefault="00CF0CE7" w:rsidP="00CF0CE7">
      <w:pPr>
        <w:numPr>
          <w:ilvl w:val="0"/>
          <w:numId w:val="27"/>
        </w:numPr>
        <w:jc w:val="both"/>
      </w:pPr>
      <w:r w:rsidRPr="00A867CA">
        <w:rPr>
          <w:b/>
        </w:rPr>
        <w:t>Introduction</w:t>
      </w:r>
      <w:r>
        <w:rPr>
          <w:b/>
        </w:rPr>
        <w:t xml:space="preserve"> (2 points)</w:t>
      </w:r>
      <w:r>
        <w:t>: overview of the assignment, such as background, objectives, and brief summary of what you have done for this assignment.  Don’t repeat the assignment description verbatim.</w:t>
      </w:r>
    </w:p>
    <w:p w14:paraId="160824D3" w14:textId="77777777" w:rsidR="00CF0CE7" w:rsidRPr="00A867CA" w:rsidRDefault="008749E1" w:rsidP="00CF0CE7">
      <w:pPr>
        <w:numPr>
          <w:ilvl w:val="0"/>
          <w:numId w:val="27"/>
        </w:numPr>
        <w:rPr>
          <w:b/>
        </w:rPr>
      </w:pPr>
      <w:r>
        <w:rPr>
          <w:b/>
        </w:rPr>
        <w:t>Game</w:t>
      </w:r>
      <w:r w:rsidR="00CF0CE7" w:rsidRPr="00A867CA">
        <w:rPr>
          <w:b/>
        </w:rPr>
        <w:t xml:space="preserve"> Design</w:t>
      </w:r>
      <w:r w:rsidR="00CF0CE7">
        <w:rPr>
          <w:b/>
        </w:rPr>
        <w:t xml:space="preserve"> </w:t>
      </w:r>
      <w:r>
        <w:rPr>
          <w:b/>
        </w:rPr>
        <w:t xml:space="preserve">and Implementation </w:t>
      </w:r>
      <w:r w:rsidR="00CF0CE7">
        <w:rPr>
          <w:b/>
        </w:rPr>
        <w:t>(10 points)</w:t>
      </w:r>
    </w:p>
    <w:p w14:paraId="51795FFC" w14:textId="77777777" w:rsidR="00CF0CE7" w:rsidRDefault="00006B42" w:rsidP="008749E1">
      <w:pPr>
        <w:numPr>
          <w:ilvl w:val="1"/>
          <w:numId w:val="27"/>
        </w:numPr>
        <w:jc w:val="both"/>
      </w:pPr>
      <w:r>
        <w:t>Briefly describe the key components in your game.</w:t>
      </w:r>
    </w:p>
    <w:p w14:paraId="38641C44" w14:textId="77777777" w:rsidR="00006B42" w:rsidRDefault="00006B42" w:rsidP="008749E1">
      <w:pPr>
        <w:numPr>
          <w:ilvl w:val="2"/>
          <w:numId w:val="27"/>
        </w:numPr>
        <w:jc w:val="both"/>
      </w:pPr>
      <w:r>
        <w:t>Scenes</w:t>
      </w:r>
    </w:p>
    <w:p w14:paraId="739D2EBF" w14:textId="77777777" w:rsidR="00006B42" w:rsidRDefault="00006B42" w:rsidP="008749E1">
      <w:pPr>
        <w:numPr>
          <w:ilvl w:val="2"/>
          <w:numId w:val="27"/>
        </w:numPr>
        <w:jc w:val="both"/>
      </w:pPr>
      <w:r>
        <w:t xml:space="preserve">Key </w:t>
      </w:r>
      <w:r w:rsidR="005E03CB">
        <w:t>sprites</w:t>
      </w:r>
      <w:r>
        <w:t>, animations, and prefabs</w:t>
      </w:r>
    </w:p>
    <w:p w14:paraId="7017519D" w14:textId="77777777" w:rsidR="00CF0CE7" w:rsidRDefault="00E462B8" w:rsidP="00614C37">
      <w:pPr>
        <w:numPr>
          <w:ilvl w:val="2"/>
          <w:numId w:val="27"/>
        </w:numPr>
        <w:jc w:val="both"/>
      </w:pPr>
      <w:r>
        <w:t>Other key assets or elements in your game</w:t>
      </w:r>
    </w:p>
    <w:p w14:paraId="49A2FA88" w14:textId="77777777" w:rsidR="00CF0CE7" w:rsidRDefault="00006B42" w:rsidP="008749E1">
      <w:pPr>
        <w:numPr>
          <w:ilvl w:val="1"/>
          <w:numId w:val="27"/>
        </w:numPr>
        <w:jc w:val="both"/>
      </w:pPr>
      <w:r>
        <w:t>For each script</w:t>
      </w:r>
      <w:r w:rsidR="00CF0CE7">
        <w:t xml:space="preserve">: describe </w:t>
      </w:r>
      <w:r w:rsidR="00614C37">
        <w:t>its functionalities and its references.</w:t>
      </w:r>
    </w:p>
    <w:p w14:paraId="0C720F0C" w14:textId="77777777" w:rsidR="00CF0CE7" w:rsidRDefault="002558CF" w:rsidP="00A74E73">
      <w:pPr>
        <w:numPr>
          <w:ilvl w:val="1"/>
          <w:numId w:val="27"/>
        </w:numPr>
        <w:jc w:val="both"/>
      </w:pPr>
      <w:r>
        <w:t>User controls</w:t>
      </w:r>
    </w:p>
    <w:p w14:paraId="0EB7F875" w14:textId="77777777" w:rsidR="00CF0CE7" w:rsidRDefault="00CF0CE7" w:rsidP="00CF0CE7">
      <w:pPr>
        <w:numPr>
          <w:ilvl w:val="0"/>
          <w:numId w:val="27"/>
        </w:numPr>
        <w:jc w:val="both"/>
      </w:pPr>
      <w:r w:rsidRPr="00A867CA">
        <w:rPr>
          <w:b/>
        </w:rPr>
        <w:t>Results</w:t>
      </w:r>
      <w:r>
        <w:rPr>
          <w:b/>
        </w:rPr>
        <w:t xml:space="preserve"> (15 points)</w:t>
      </w:r>
      <w:r>
        <w:t>: Describe what you have done for each task specified in Section 3: Tasks.  Include results and necessary screen captures for each task.  Answer the questions in the task if any.</w:t>
      </w:r>
    </w:p>
    <w:p w14:paraId="42C363B7" w14:textId="32862F2D" w:rsidR="00CF0CE7" w:rsidRDefault="00CF0CE7" w:rsidP="00CF0CE7">
      <w:pPr>
        <w:numPr>
          <w:ilvl w:val="0"/>
          <w:numId w:val="27"/>
        </w:numPr>
        <w:jc w:val="both"/>
      </w:pPr>
      <w:r>
        <w:rPr>
          <w:b/>
        </w:rPr>
        <w:t xml:space="preserve">Conclusion and </w:t>
      </w:r>
      <w:r w:rsidRPr="00A867CA">
        <w:rPr>
          <w:b/>
        </w:rPr>
        <w:t>Discussion</w:t>
      </w:r>
      <w:r>
        <w:rPr>
          <w:b/>
        </w:rPr>
        <w:t xml:space="preserve"> (3 points)</w:t>
      </w:r>
      <w:r>
        <w:t>: Discuss your accomplishments, learning outcomes, and difficulties and how you can do better for this assignment.</w:t>
      </w:r>
    </w:p>
    <w:p w14:paraId="34A00354" w14:textId="70851696" w:rsidR="000D2402" w:rsidRDefault="000D2402" w:rsidP="00CF0CE7">
      <w:pPr>
        <w:numPr>
          <w:ilvl w:val="0"/>
          <w:numId w:val="27"/>
        </w:numPr>
        <w:jc w:val="both"/>
      </w:pPr>
      <w:r>
        <w:rPr>
          <w:b/>
        </w:rPr>
        <w:t>Recorded Videos (5 points)</w:t>
      </w:r>
      <w:r w:rsidRPr="000D2402">
        <w:t>.</w:t>
      </w:r>
      <w:r>
        <w:t xml:space="preserve">  Produce a video that demonstrate a full play of your game.</w:t>
      </w:r>
    </w:p>
    <w:p w14:paraId="5CD53AB2" w14:textId="77777777" w:rsidR="00CF0CE7" w:rsidRPr="00FE2B35" w:rsidRDefault="00CF0CE7" w:rsidP="00CF0CE7">
      <w:pPr>
        <w:pStyle w:val="Heading3"/>
        <w:rPr>
          <w:sz w:val="24"/>
          <w:szCs w:val="24"/>
        </w:rPr>
      </w:pPr>
      <w:r>
        <w:rPr>
          <w:sz w:val="24"/>
          <w:szCs w:val="24"/>
        </w:rPr>
        <w:t xml:space="preserve">6. </w:t>
      </w:r>
      <w:r w:rsidRPr="00FE2B35">
        <w:rPr>
          <w:sz w:val="24"/>
          <w:szCs w:val="24"/>
        </w:rPr>
        <w:t>Deliverables</w:t>
      </w:r>
    </w:p>
    <w:p w14:paraId="3BC99EC5" w14:textId="3D2DF310" w:rsidR="00216C57" w:rsidRPr="00216C57" w:rsidRDefault="00CF0CE7" w:rsidP="00216C57">
      <w:pPr>
        <w:pStyle w:val="Heading3"/>
        <w:spacing w:before="0"/>
        <w:jc w:val="both"/>
        <w:rPr>
          <w:rFonts w:ascii="Times New Roman" w:hAnsi="Times New Roman" w:cs="Times New Roman"/>
          <w:b w:val="0"/>
          <w:sz w:val="24"/>
          <w:szCs w:val="24"/>
        </w:rPr>
      </w:pPr>
      <w:r w:rsidRPr="00195B7B">
        <w:rPr>
          <w:rFonts w:ascii="Times New Roman" w:hAnsi="Times New Roman" w:cs="Times New Roman"/>
          <w:b w:val="0"/>
          <w:sz w:val="24"/>
          <w:szCs w:val="24"/>
        </w:rPr>
        <w:t>Y</w:t>
      </w:r>
      <w:r w:rsidR="004E5496">
        <w:rPr>
          <w:rFonts w:ascii="Times New Roman" w:hAnsi="Times New Roman" w:cs="Times New Roman"/>
          <w:b w:val="0"/>
          <w:sz w:val="24"/>
          <w:szCs w:val="24"/>
        </w:rPr>
        <w:t>ou need to compress your entire Unity</w:t>
      </w:r>
      <w:r w:rsidRPr="00195B7B">
        <w:rPr>
          <w:rFonts w:ascii="Times New Roman" w:hAnsi="Times New Roman" w:cs="Times New Roman"/>
          <w:b w:val="0"/>
          <w:sz w:val="24"/>
          <w:szCs w:val="24"/>
        </w:rPr>
        <w:t xml:space="preserve"> project, report, and screen recording videos</w:t>
      </w:r>
      <w:r w:rsidR="004E5496">
        <w:rPr>
          <w:rFonts w:ascii="Times New Roman" w:hAnsi="Times New Roman" w:cs="Times New Roman"/>
          <w:b w:val="0"/>
          <w:sz w:val="24"/>
          <w:szCs w:val="24"/>
        </w:rPr>
        <w:t xml:space="preserve"> and compress them </w:t>
      </w:r>
      <w:r w:rsidRPr="00195B7B">
        <w:rPr>
          <w:rFonts w:ascii="Times New Roman" w:hAnsi="Times New Roman" w:cs="Times New Roman"/>
          <w:b w:val="0"/>
          <w:sz w:val="24"/>
          <w:szCs w:val="24"/>
        </w:rPr>
        <w:t>into one single file and name it following the requirement specified in the lecture "Course Introductio</w:t>
      </w:r>
      <w:r w:rsidR="00A250CC">
        <w:rPr>
          <w:rFonts w:ascii="Times New Roman" w:hAnsi="Times New Roman" w:cs="Times New Roman"/>
          <w:b w:val="0"/>
          <w:sz w:val="24"/>
          <w:szCs w:val="24"/>
        </w:rPr>
        <w:t>n", Slide 4</w:t>
      </w:r>
      <w:r w:rsidR="00766779">
        <w:rPr>
          <w:rFonts w:ascii="Times New Roman" w:hAnsi="Times New Roman" w:cs="Times New Roman"/>
          <w:b w:val="0"/>
          <w:sz w:val="24"/>
          <w:szCs w:val="24"/>
        </w:rPr>
        <w:t>3</w:t>
      </w:r>
      <w:r w:rsidRPr="00195B7B">
        <w:rPr>
          <w:rFonts w:ascii="Times New Roman" w:hAnsi="Times New Roman" w:cs="Times New Roman"/>
          <w:b w:val="0"/>
          <w:sz w:val="24"/>
          <w:szCs w:val="24"/>
        </w:rPr>
        <w:t>.  Submit the compressed file to Blackboard</w:t>
      </w:r>
      <w:r>
        <w:rPr>
          <w:rFonts w:ascii="Times New Roman" w:hAnsi="Times New Roman" w:cs="Times New Roman"/>
          <w:b w:val="0"/>
          <w:sz w:val="24"/>
          <w:szCs w:val="24"/>
        </w:rPr>
        <w:t>.</w:t>
      </w:r>
    </w:p>
    <w:p w14:paraId="720EE238" w14:textId="7B3BE374" w:rsidR="00216C57" w:rsidRPr="00FE2B35" w:rsidRDefault="00216C57" w:rsidP="00216C57">
      <w:pPr>
        <w:pStyle w:val="Heading3"/>
        <w:rPr>
          <w:sz w:val="24"/>
          <w:szCs w:val="24"/>
        </w:rPr>
      </w:pPr>
      <w:r>
        <w:rPr>
          <w:sz w:val="24"/>
          <w:szCs w:val="24"/>
        </w:rPr>
        <w:t>7. References</w:t>
      </w:r>
    </w:p>
    <w:p w14:paraId="3B07AA04" w14:textId="1E198705" w:rsidR="00E11A77" w:rsidRPr="00E11A77" w:rsidRDefault="007C3FFD" w:rsidP="00E11A77">
      <w:pPr>
        <w:pStyle w:val="EndNoteBibliography"/>
        <w:ind w:left="720" w:hanging="720"/>
      </w:pPr>
      <w:r>
        <w:fldChar w:fldCharType="begin"/>
      </w:r>
      <w:r>
        <w:instrText xml:space="preserve"> ADDIN EN.REFLIST </w:instrText>
      </w:r>
      <w:r>
        <w:fldChar w:fldCharType="separate"/>
      </w:r>
      <w:r w:rsidR="00E11A77" w:rsidRPr="00E11A77">
        <w:t>[1]</w:t>
      </w:r>
      <w:r w:rsidR="00E11A77" w:rsidRPr="00E11A77">
        <w:tab/>
        <w:t xml:space="preserve">Wikipedia. (2019). </w:t>
      </w:r>
      <w:r w:rsidR="00E11A77" w:rsidRPr="00E11A77">
        <w:rPr>
          <w:i/>
        </w:rPr>
        <w:t>Super Mario</w:t>
      </w:r>
      <w:r w:rsidR="00E11A77" w:rsidRPr="00E11A77">
        <w:t xml:space="preserve">. Available: </w:t>
      </w:r>
      <w:hyperlink r:id="rId17" w:history="1">
        <w:r w:rsidR="00E11A77" w:rsidRPr="00E11A77">
          <w:rPr>
            <w:rStyle w:val="Hyperlink"/>
          </w:rPr>
          <w:t>https://en.wikipedia.org/wiki/Super_Mario</w:t>
        </w:r>
      </w:hyperlink>
    </w:p>
    <w:p w14:paraId="6D43BE58" w14:textId="3232D31B" w:rsidR="00216C57" w:rsidRPr="00216C57" w:rsidRDefault="00E11A77" w:rsidP="00606070">
      <w:pPr>
        <w:pStyle w:val="EndNoteBibliography"/>
        <w:ind w:left="720" w:hanging="720"/>
      </w:pPr>
      <w:r w:rsidRPr="00E11A77">
        <w:t>[2]</w:t>
      </w:r>
      <w:r w:rsidRPr="00E11A77">
        <w:tab/>
        <w:t xml:space="preserve">Wikipedia. (2019). </w:t>
      </w:r>
      <w:r w:rsidRPr="00E11A77">
        <w:rPr>
          <w:i/>
        </w:rPr>
        <w:t>Super Mario Bros.</w:t>
      </w:r>
      <w:r w:rsidRPr="00E11A77">
        <w:t xml:space="preserve"> Available: </w:t>
      </w:r>
      <w:hyperlink r:id="rId18" w:history="1">
        <w:r w:rsidRPr="00E11A77">
          <w:rPr>
            <w:rStyle w:val="Hyperlink"/>
          </w:rPr>
          <w:t>https://en.wikipedia.org/wiki/Super_Mario_Bros</w:t>
        </w:r>
      </w:hyperlink>
      <w:r w:rsidRPr="00E11A77">
        <w:t>.</w:t>
      </w:r>
      <w:r w:rsidR="007C3FFD">
        <w:fldChar w:fldCharType="end"/>
      </w:r>
    </w:p>
    <w:sectPr w:rsidR="00216C57" w:rsidRPr="00216C57" w:rsidSect="00EA32A6">
      <w:footerReference w:type="default" r:id="rId1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0B5691" w14:textId="77777777" w:rsidR="00337480" w:rsidRDefault="00337480" w:rsidP="0057078C">
      <w:r>
        <w:separator/>
      </w:r>
    </w:p>
  </w:endnote>
  <w:endnote w:type="continuationSeparator" w:id="0">
    <w:p w14:paraId="7AE1F112" w14:textId="77777777" w:rsidR="00337480" w:rsidRDefault="00337480" w:rsidP="005707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6C18C" w14:textId="77777777" w:rsidR="00E46819" w:rsidRDefault="00E46819">
    <w:pPr>
      <w:pStyle w:val="Footer"/>
      <w:jc w:val="right"/>
    </w:pPr>
    <w:r>
      <w:fldChar w:fldCharType="begin"/>
    </w:r>
    <w:r>
      <w:instrText xml:space="preserve"> PAGE   \* MERGEFORMAT </w:instrText>
    </w:r>
    <w:r>
      <w:fldChar w:fldCharType="separate"/>
    </w:r>
    <w:r w:rsidR="0094114F">
      <w:rPr>
        <w:noProof/>
      </w:rPr>
      <w:t>1</w:t>
    </w:r>
    <w:r>
      <w:rPr>
        <w:noProof/>
      </w:rPr>
      <w:fldChar w:fldCharType="end"/>
    </w:r>
  </w:p>
  <w:p w14:paraId="78FBCAA9" w14:textId="77777777" w:rsidR="00E46819" w:rsidRDefault="00E468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C8C5D7" w14:textId="77777777" w:rsidR="00337480" w:rsidRDefault="00337480" w:rsidP="0057078C">
      <w:r>
        <w:separator/>
      </w:r>
    </w:p>
  </w:footnote>
  <w:footnote w:type="continuationSeparator" w:id="0">
    <w:p w14:paraId="16A3AF38" w14:textId="77777777" w:rsidR="00337480" w:rsidRDefault="00337480" w:rsidP="005707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69478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E4249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D02DE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D9469C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AC2D3B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65EB9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FD8207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D20D5C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B0C3D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1E68B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29086F"/>
    <w:multiLevelType w:val="hybridMultilevel"/>
    <w:tmpl w:val="971EE0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4940E2"/>
    <w:multiLevelType w:val="hybridMultilevel"/>
    <w:tmpl w:val="E1CA9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8264834"/>
    <w:multiLevelType w:val="hybridMultilevel"/>
    <w:tmpl w:val="5F689A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BB0CA2"/>
    <w:multiLevelType w:val="hybridMultilevel"/>
    <w:tmpl w:val="C934490C"/>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D3F66A1"/>
    <w:multiLevelType w:val="hybridMultilevel"/>
    <w:tmpl w:val="D9484E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0C80E8B"/>
    <w:multiLevelType w:val="hybridMultilevel"/>
    <w:tmpl w:val="042457B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111E5A1F"/>
    <w:multiLevelType w:val="multilevel"/>
    <w:tmpl w:val="49F82382"/>
    <w:lvl w:ilvl="0">
      <w:start w:val="1"/>
      <w:numFmt w:val="bullet"/>
      <w:lvlText w:val=""/>
      <w:lvlJc w:val="left"/>
      <w:pPr>
        <w:tabs>
          <w:tab w:val="num" w:pos="783"/>
        </w:tabs>
        <w:ind w:left="783" w:hanging="360"/>
      </w:pPr>
      <w:rPr>
        <w:rFonts w:ascii="Wingdings" w:hAnsi="Wingdings" w:hint="default"/>
      </w:rPr>
    </w:lvl>
    <w:lvl w:ilvl="1">
      <w:start w:val="1"/>
      <w:numFmt w:val="bullet"/>
      <w:lvlText w:val="o"/>
      <w:lvlJc w:val="left"/>
      <w:pPr>
        <w:tabs>
          <w:tab w:val="num" w:pos="1503"/>
        </w:tabs>
        <w:ind w:left="1503" w:hanging="360"/>
      </w:pPr>
      <w:rPr>
        <w:rFonts w:ascii="Courier New" w:hAnsi="Courier New" w:cs="Courier New" w:hint="default"/>
      </w:rPr>
    </w:lvl>
    <w:lvl w:ilvl="2">
      <w:start w:val="1"/>
      <w:numFmt w:val="bullet"/>
      <w:lvlText w:val=""/>
      <w:lvlJc w:val="left"/>
      <w:pPr>
        <w:tabs>
          <w:tab w:val="num" w:pos="2223"/>
        </w:tabs>
        <w:ind w:left="2223" w:hanging="360"/>
      </w:pPr>
      <w:rPr>
        <w:rFonts w:ascii="Wingdings" w:hAnsi="Wingdings" w:hint="default"/>
      </w:rPr>
    </w:lvl>
    <w:lvl w:ilvl="3">
      <w:start w:val="1"/>
      <w:numFmt w:val="bullet"/>
      <w:lvlText w:val=""/>
      <w:lvlJc w:val="left"/>
      <w:pPr>
        <w:tabs>
          <w:tab w:val="num" w:pos="2943"/>
        </w:tabs>
        <w:ind w:left="2943" w:hanging="360"/>
      </w:pPr>
      <w:rPr>
        <w:rFonts w:ascii="Symbol" w:hAnsi="Symbol" w:hint="default"/>
      </w:rPr>
    </w:lvl>
    <w:lvl w:ilvl="4">
      <w:start w:val="1"/>
      <w:numFmt w:val="bullet"/>
      <w:lvlText w:val="o"/>
      <w:lvlJc w:val="left"/>
      <w:pPr>
        <w:tabs>
          <w:tab w:val="num" w:pos="3663"/>
        </w:tabs>
        <w:ind w:left="3663" w:hanging="360"/>
      </w:pPr>
      <w:rPr>
        <w:rFonts w:ascii="Courier New" w:hAnsi="Courier New" w:cs="Courier New" w:hint="default"/>
      </w:rPr>
    </w:lvl>
    <w:lvl w:ilvl="5">
      <w:start w:val="1"/>
      <w:numFmt w:val="bullet"/>
      <w:lvlText w:val=""/>
      <w:lvlJc w:val="left"/>
      <w:pPr>
        <w:tabs>
          <w:tab w:val="num" w:pos="4383"/>
        </w:tabs>
        <w:ind w:left="4383" w:hanging="360"/>
      </w:pPr>
      <w:rPr>
        <w:rFonts w:ascii="Wingdings" w:hAnsi="Wingdings" w:hint="default"/>
      </w:rPr>
    </w:lvl>
    <w:lvl w:ilvl="6">
      <w:start w:val="1"/>
      <w:numFmt w:val="bullet"/>
      <w:lvlText w:val=""/>
      <w:lvlJc w:val="left"/>
      <w:pPr>
        <w:tabs>
          <w:tab w:val="num" w:pos="5103"/>
        </w:tabs>
        <w:ind w:left="5103" w:hanging="360"/>
      </w:pPr>
      <w:rPr>
        <w:rFonts w:ascii="Symbol" w:hAnsi="Symbol" w:hint="default"/>
      </w:rPr>
    </w:lvl>
    <w:lvl w:ilvl="7">
      <w:start w:val="1"/>
      <w:numFmt w:val="bullet"/>
      <w:lvlText w:val="o"/>
      <w:lvlJc w:val="left"/>
      <w:pPr>
        <w:tabs>
          <w:tab w:val="num" w:pos="5823"/>
        </w:tabs>
        <w:ind w:left="5823" w:hanging="360"/>
      </w:pPr>
      <w:rPr>
        <w:rFonts w:ascii="Courier New" w:hAnsi="Courier New" w:cs="Courier New" w:hint="default"/>
      </w:rPr>
    </w:lvl>
    <w:lvl w:ilvl="8">
      <w:start w:val="1"/>
      <w:numFmt w:val="bullet"/>
      <w:lvlText w:val=""/>
      <w:lvlJc w:val="left"/>
      <w:pPr>
        <w:tabs>
          <w:tab w:val="num" w:pos="6543"/>
        </w:tabs>
        <w:ind w:left="6543" w:hanging="360"/>
      </w:pPr>
      <w:rPr>
        <w:rFonts w:ascii="Wingdings" w:hAnsi="Wingdings" w:hint="default"/>
      </w:rPr>
    </w:lvl>
  </w:abstractNum>
  <w:abstractNum w:abstractNumId="17" w15:restartNumberingAfterBreak="0">
    <w:nsid w:val="1C495C3B"/>
    <w:multiLevelType w:val="hybridMultilevel"/>
    <w:tmpl w:val="F5509462"/>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18" w15:restartNumberingAfterBreak="0">
    <w:nsid w:val="27AA4E0B"/>
    <w:multiLevelType w:val="hybridMultilevel"/>
    <w:tmpl w:val="60DC699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3875A22"/>
    <w:multiLevelType w:val="hybridMultilevel"/>
    <w:tmpl w:val="034CC3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D07339"/>
    <w:multiLevelType w:val="hybridMultilevel"/>
    <w:tmpl w:val="45FC5484"/>
    <w:lvl w:ilvl="0" w:tplc="04090005">
      <w:start w:val="1"/>
      <w:numFmt w:val="bullet"/>
      <w:lvlText w:val=""/>
      <w:lvlJc w:val="left"/>
      <w:pPr>
        <w:tabs>
          <w:tab w:val="num" w:pos="720"/>
        </w:tabs>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F6B73AA"/>
    <w:multiLevelType w:val="hybridMultilevel"/>
    <w:tmpl w:val="3DB4AFBA"/>
    <w:lvl w:ilvl="0" w:tplc="0409000F">
      <w:start w:val="1"/>
      <w:numFmt w:val="decimal"/>
      <w:lvlText w:val="%1."/>
      <w:lvlJc w:val="left"/>
      <w:pPr>
        <w:tabs>
          <w:tab w:val="num" w:pos="1800"/>
        </w:tabs>
        <w:ind w:left="1800" w:hanging="360"/>
      </w:pPr>
    </w:lvl>
    <w:lvl w:ilvl="1" w:tplc="04090019">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2" w15:restartNumberingAfterBreak="0">
    <w:nsid w:val="59E444AF"/>
    <w:multiLevelType w:val="hybridMultilevel"/>
    <w:tmpl w:val="6106C02E"/>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A6935B6"/>
    <w:multiLevelType w:val="hybridMultilevel"/>
    <w:tmpl w:val="9EB8862A"/>
    <w:lvl w:ilvl="0" w:tplc="04090005">
      <w:start w:val="1"/>
      <w:numFmt w:val="bullet"/>
      <w:lvlText w:val=""/>
      <w:lvlJc w:val="left"/>
      <w:pPr>
        <w:ind w:left="773" w:hanging="360"/>
      </w:pPr>
      <w:rPr>
        <w:rFonts w:ascii="Wingdings" w:hAnsi="Wingdings"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4" w15:restartNumberingAfterBreak="0">
    <w:nsid w:val="5E2211F9"/>
    <w:multiLevelType w:val="hybridMultilevel"/>
    <w:tmpl w:val="49F82382"/>
    <w:lvl w:ilvl="0" w:tplc="04090005">
      <w:start w:val="1"/>
      <w:numFmt w:val="bullet"/>
      <w:lvlText w:val=""/>
      <w:lvlJc w:val="left"/>
      <w:pPr>
        <w:tabs>
          <w:tab w:val="num" w:pos="783"/>
        </w:tabs>
        <w:ind w:left="783" w:hanging="360"/>
      </w:pPr>
      <w:rPr>
        <w:rFonts w:ascii="Wingdings" w:hAnsi="Wingdings" w:hint="default"/>
      </w:rPr>
    </w:lvl>
    <w:lvl w:ilvl="1" w:tplc="04090003" w:tentative="1">
      <w:start w:val="1"/>
      <w:numFmt w:val="bullet"/>
      <w:lvlText w:val="o"/>
      <w:lvlJc w:val="left"/>
      <w:pPr>
        <w:tabs>
          <w:tab w:val="num" w:pos="1503"/>
        </w:tabs>
        <w:ind w:left="1503" w:hanging="360"/>
      </w:pPr>
      <w:rPr>
        <w:rFonts w:ascii="Courier New" w:hAnsi="Courier New" w:cs="Courier Ne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Courier Ne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Courier Ne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25" w15:restartNumberingAfterBreak="0">
    <w:nsid w:val="6D6630B2"/>
    <w:multiLevelType w:val="hybridMultilevel"/>
    <w:tmpl w:val="AB0465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E45D7F"/>
    <w:multiLevelType w:val="hybridMultilevel"/>
    <w:tmpl w:val="5952F248"/>
    <w:lvl w:ilvl="0" w:tplc="76F88B2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AA0E9D"/>
    <w:multiLevelType w:val="hybridMultilevel"/>
    <w:tmpl w:val="7A28E2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D976553"/>
    <w:multiLevelType w:val="hybridMultilevel"/>
    <w:tmpl w:val="D7B020B6"/>
    <w:lvl w:ilvl="0" w:tplc="0409000F">
      <w:start w:val="1"/>
      <w:numFmt w:val="decimal"/>
      <w:lvlText w:val="%1."/>
      <w:lvlJc w:val="left"/>
      <w:pPr>
        <w:ind w:left="773" w:hanging="360"/>
      </w:pPr>
      <w:rPr>
        <w:rFonts w:hint="default"/>
      </w:rPr>
    </w:lvl>
    <w:lvl w:ilvl="1" w:tplc="04090003">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7"/>
  </w:num>
  <w:num w:numId="12">
    <w:abstractNumId w:val="18"/>
  </w:num>
  <w:num w:numId="13">
    <w:abstractNumId w:val="15"/>
  </w:num>
  <w:num w:numId="14">
    <w:abstractNumId w:val="21"/>
  </w:num>
  <w:num w:numId="15">
    <w:abstractNumId w:val="22"/>
  </w:num>
  <w:num w:numId="16">
    <w:abstractNumId w:val="24"/>
  </w:num>
  <w:num w:numId="17">
    <w:abstractNumId w:val="16"/>
  </w:num>
  <w:num w:numId="18">
    <w:abstractNumId w:val="25"/>
  </w:num>
  <w:num w:numId="19">
    <w:abstractNumId w:val="12"/>
  </w:num>
  <w:num w:numId="20">
    <w:abstractNumId w:val="14"/>
  </w:num>
  <w:num w:numId="21">
    <w:abstractNumId w:val="19"/>
  </w:num>
  <w:num w:numId="22">
    <w:abstractNumId w:val="20"/>
  </w:num>
  <w:num w:numId="23">
    <w:abstractNumId w:val="23"/>
  </w:num>
  <w:num w:numId="24">
    <w:abstractNumId w:val="26"/>
  </w:num>
  <w:num w:numId="25">
    <w:abstractNumId w:val="13"/>
  </w:num>
  <w:num w:numId="26">
    <w:abstractNumId w:val="28"/>
  </w:num>
  <w:num w:numId="27">
    <w:abstractNumId w:val="10"/>
  </w:num>
  <w:num w:numId="28">
    <w:abstractNumId w:val="11"/>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s0tax5fbret5reffz1pzwt9revwwfxxsxpa&quot;&gt;shen&lt;record-ids&gt;&lt;item&gt;450&lt;/item&gt;&lt;item&gt;451&lt;/item&gt;&lt;/record-ids&gt;&lt;/item&gt;&lt;/Libraries&gt;"/>
  </w:docVars>
  <w:rsids>
    <w:rsidRoot w:val="00C57FBB"/>
    <w:rsid w:val="00003689"/>
    <w:rsid w:val="00006B42"/>
    <w:rsid w:val="00007D0C"/>
    <w:rsid w:val="00007D7D"/>
    <w:rsid w:val="000121FD"/>
    <w:rsid w:val="000133B6"/>
    <w:rsid w:val="000155B9"/>
    <w:rsid w:val="000158A9"/>
    <w:rsid w:val="00016C86"/>
    <w:rsid w:val="000253B8"/>
    <w:rsid w:val="00034F8C"/>
    <w:rsid w:val="00036548"/>
    <w:rsid w:val="00040DA6"/>
    <w:rsid w:val="00040F24"/>
    <w:rsid w:val="00042B41"/>
    <w:rsid w:val="00043D50"/>
    <w:rsid w:val="0004432F"/>
    <w:rsid w:val="0005237B"/>
    <w:rsid w:val="000535C8"/>
    <w:rsid w:val="0005787C"/>
    <w:rsid w:val="00062AC2"/>
    <w:rsid w:val="00065887"/>
    <w:rsid w:val="00065890"/>
    <w:rsid w:val="00072D32"/>
    <w:rsid w:val="000736DF"/>
    <w:rsid w:val="00073793"/>
    <w:rsid w:val="00076769"/>
    <w:rsid w:val="00080788"/>
    <w:rsid w:val="00085A94"/>
    <w:rsid w:val="00092ED3"/>
    <w:rsid w:val="00095114"/>
    <w:rsid w:val="00096C63"/>
    <w:rsid w:val="00096FF6"/>
    <w:rsid w:val="000A47CD"/>
    <w:rsid w:val="000B0395"/>
    <w:rsid w:val="000B1E2D"/>
    <w:rsid w:val="000B2B35"/>
    <w:rsid w:val="000B54B4"/>
    <w:rsid w:val="000C34AD"/>
    <w:rsid w:val="000C599F"/>
    <w:rsid w:val="000D04B1"/>
    <w:rsid w:val="000D2402"/>
    <w:rsid w:val="000D3EC2"/>
    <w:rsid w:val="000D4052"/>
    <w:rsid w:val="000D4653"/>
    <w:rsid w:val="000D6C8F"/>
    <w:rsid w:val="000E1E3C"/>
    <w:rsid w:val="000E20A0"/>
    <w:rsid w:val="000E4E71"/>
    <w:rsid w:val="000E7C55"/>
    <w:rsid w:val="000F2BD0"/>
    <w:rsid w:val="00103C51"/>
    <w:rsid w:val="00106799"/>
    <w:rsid w:val="00112111"/>
    <w:rsid w:val="00113FC2"/>
    <w:rsid w:val="00116353"/>
    <w:rsid w:val="001202EF"/>
    <w:rsid w:val="0012091F"/>
    <w:rsid w:val="00121A28"/>
    <w:rsid w:val="00126638"/>
    <w:rsid w:val="00126829"/>
    <w:rsid w:val="00126A66"/>
    <w:rsid w:val="00132633"/>
    <w:rsid w:val="00142517"/>
    <w:rsid w:val="00143AB6"/>
    <w:rsid w:val="00152EBD"/>
    <w:rsid w:val="001562D6"/>
    <w:rsid w:val="001565BF"/>
    <w:rsid w:val="00157EF1"/>
    <w:rsid w:val="001670B7"/>
    <w:rsid w:val="0016782B"/>
    <w:rsid w:val="001708EC"/>
    <w:rsid w:val="0017149A"/>
    <w:rsid w:val="00171D1E"/>
    <w:rsid w:val="0017436F"/>
    <w:rsid w:val="001779A2"/>
    <w:rsid w:val="00193B9D"/>
    <w:rsid w:val="00195514"/>
    <w:rsid w:val="001A7322"/>
    <w:rsid w:val="001B04A0"/>
    <w:rsid w:val="001B24D6"/>
    <w:rsid w:val="001B5EF4"/>
    <w:rsid w:val="001B687D"/>
    <w:rsid w:val="001C006B"/>
    <w:rsid w:val="001D25DB"/>
    <w:rsid w:val="001D3A28"/>
    <w:rsid w:val="001E090D"/>
    <w:rsid w:val="001E0937"/>
    <w:rsid w:val="001E29C2"/>
    <w:rsid w:val="001E64DB"/>
    <w:rsid w:val="001E6796"/>
    <w:rsid w:val="001E6C02"/>
    <w:rsid w:val="001E7A33"/>
    <w:rsid w:val="001F0A14"/>
    <w:rsid w:val="001F4987"/>
    <w:rsid w:val="001F5AB6"/>
    <w:rsid w:val="00200716"/>
    <w:rsid w:val="00204EED"/>
    <w:rsid w:val="0020653D"/>
    <w:rsid w:val="00207368"/>
    <w:rsid w:val="00210CF5"/>
    <w:rsid w:val="002117D9"/>
    <w:rsid w:val="0021689B"/>
    <w:rsid w:val="00216C57"/>
    <w:rsid w:val="002178B4"/>
    <w:rsid w:val="002200C2"/>
    <w:rsid w:val="00220256"/>
    <w:rsid w:val="002209A8"/>
    <w:rsid w:val="002211BF"/>
    <w:rsid w:val="00221751"/>
    <w:rsid w:val="002274A4"/>
    <w:rsid w:val="00231E67"/>
    <w:rsid w:val="00232513"/>
    <w:rsid w:val="00235EE9"/>
    <w:rsid w:val="002420C4"/>
    <w:rsid w:val="002455FA"/>
    <w:rsid w:val="00251251"/>
    <w:rsid w:val="00251683"/>
    <w:rsid w:val="00251928"/>
    <w:rsid w:val="002558CF"/>
    <w:rsid w:val="00261489"/>
    <w:rsid w:val="00267DCC"/>
    <w:rsid w:val="00277908"/>
    <w:rsid w:val="00290291"/>
    <w:rsid w:val="00291872"/>
    <w:rsid w:val="0029655F"/>
    <w:rsid w:val="002A0EF5"/>
    <w:rsid w:val="002B417A"/>
    <w:rsid w:val="002B494F"/>
    <w:rsid w:val="002B50F5"/>
    <w:rsid w:val="002C1BB5"/>
    <w:rsid w:val="002C5163"/>
    <w:rsid w:val="002D52D2"/>
    <w:rsid w:val="002D6D56"/>
    <w:rsid w:val="002F3263"/>
    <w:rsid w:val="002F35BA"/>
    <w:rsid w:val="002F5CB1"/>
    <w:rsid w:val="002F6C65"/>
    <w:rsid w:val="00301AEC"/>
    <w:rsid w:val="00302BCE"/>
    <w:rsid w:val="00303C76"/>
    <w:rsid w:val="00305510"/>
    <w:rsid w:val="00306B4C"/>
    <w:rsid w:val="003102B5"/>
    <w:rsid w:val="00312258"/>
    <w:rsid w:val="00317E9D"/>
    <w:rsid w:val="0032054B"/>
    <w:rsid w:val="00320665"/>
    <w:rsid w:val="00326E23"/>
    <w:rsid w:val="00327E3A"/>
    <w:rsid w:val="00331D12"/>
    <w:rsid w:val="00333337"/>
    <w:rsid w:val="00336115"/>
    <w:rsid w:val="0033657C"/>
    <w:rsid w:val="00336F02"/>
    <w:rsid w:val="00337480"/>
    <w:rsid w:val="00340CBA"/>
    <w:rsid w:val="00347575"/>
    <w:rsid w:val="003501EB"/>
    <w:rsid w:val="003550FA"/>
    <w:rsid w:val="00361A44"/>
    <w:rsid w:val="003667EF"/>
    <w:rsid w:val="00367DB0"/>
    <w:rsid w:val="00392194"/>
    <w:rsid w:val="00393B04"/>
    <w:rsid w:val="003A2326"/>
    <w:rsid w:val="003A2386"/>
    <w:rsid w:val="003A3A41"/>
    <w:rsid w:val="003A3A42"/>
    <w:rsid w:val="003A456D"/>
    <w:rsid w:val="003A688D"/>
    <w:rsid w:val="003A709E"/>
    <w:rsid w:val="003B1671"/>
    <w:rsid w:val="003B3481"/>
    <w:rsid w:val="003C00A8"/>
    <w:rsid w:val="003C1E88"/>
    <w:rsid w:val="003C6931"/>
    <w:rsid w:val="003D4826"/>
    <w:rsid w:val="003D4E7B"/>
    <w:rsid w:val="003D5ED5"/>
    <w:rsid w:val="003E15EF"/>
    <w:rsid w:val="003E16E4"/>
    <w:rsid w:val="003E2708"/>
    <w:rsid w:val="003E2FF7"/>
    <w:rsid w:val="003E6084"/>
    <w:rsid w:val="003E705F"/>
    <w:rsid w:val="003E77EC"/>
    <w:rsid w:val="003F3A9F"/>
    <w:rsid w:val="003F5A14"/>
    <w:rsid w:val="003F7095"/>
    <w:rsid w:val="00404026"/>
    <w:rsid w:val="00406CF3"/>
    <w:rsid w:val="00407E80"/>
    <w:rsid w:val="00410D0D"/>
    <w:rsid w:val="004157F1"/>
    <w:rsid w:val="004160EB"/>
    <w:rsid w:val="00426521"/>
    <w:rsid w:val="00426BDD"/>
    <w:rsid w:val="0043049D"/>
    <w:rsid w:val="00430777"/>
    <w:rsid w:val="00431B0C"/>
    <w:rsid w:val="004321F5"/>
    <w:rsid w:val="0043463F"/>
    <w:rsid w:val="004362F2"/>
    <w:rsid w:val="004364C4"/>
    <w:rsid w:val="00446389"/>
    <w:rsid w:val="00446451"/>
    <w:rsid w:val="0044778D"/>
    <w:rsid w:val="0045083F"/>
    <w:rsid w:val="00451654"/>
    <w:rsid w:val="004518B6"/>
    <w:rsid w:val="00455171"/>
    <w:rsid w:val="00456B7F"/>
    <w:rsid w:val="004615DB"/>
    <w:rsid w:val="00462C95"/>
    <w:rsid w:val="004633DC"/>
    <w:rsid w:val="00465274"/>
    <w:rsid w:val="00466ECF"/>
    <w:rsid w:val="004679B9"/>
    <w:rsid w:val="004721AC"/>
    <w:rsid w:val="00482848"/>
    <w:rsid w:val="00490C47"/>
    <w:rsid w:val="004918F5"/>
    <w:rsid w:val="00491D1E"/>
    <w:rsid w:val="0049634A"/>
    <w:rsid w:val="004A4139"/>
    <w:rsid w:val="004B1722"/>
    <w:rsid w:val="004B33E3"/>
    <w:rsid w:val="004B7B0A"/>
    <w:rsid w:val="004C03CA"/>
    <w:rsid w:val="004C34A6"/>
    <w:rsid w:val="004C6381"/>
    <w:rsid w:val="004C760C"/>
    <w:rsid w:val="004C792A"/>
    <w:rsid w:val="004C7E0A"/>
    <w:rsid w:val="004D06C2"/>
    <w:rsid w:val="004D6362"/>
    <w:rsid w:val="004D7AE1"/>
    <w:rsid w:val="004D7BF3"/>
    <w:rsid w:val="004E22B4"/>
    <w:rsid w:val="004E5496"/>
    <w:rsid w:val="004E6BD9"/>
    <w:rsid w:val="004E6D1C"/>
    <w:rsid w:val="004F617A"/>
    <w:rsid w:val="00500ECE"/>
    <w:rsid w:val="00505501"/>
    <w:rsid w:val="00510223"/>
    <w:rsid w:val="00510B77"/>
    <w:rsid w:val="005130FD"/>
    <w:rsid w:val="0051634B"/>
    <w:rsid w:val="00516FE2"/>
    <w:rsid w:val="00524AF2"/>
    <w:rsid w:val="005267D5"/>
    <w:rsid w:val="0053160F"/>
    <w:rsid w:val="0053466E"/>
    <w:rsid w:val="005355B0"/>
    <w:rsid w:val="00542C6D"/>
    <w:rsid w:val="00543A93"/>
    <w:rsid w:val="005446F6"/>
    <w:rsid w:val="00546B95"/>
    <w:rsid w:val="00547E3C"/>
    <w:rsid w:val="00551339"/>
    <w:rsid w:val="00554B1E"/>
    <w:rsid w:val="00556416"/>
    <w:rsid w:val="0055728C"/>
    <w:rsid w:val="00561CB2"/>
    <w:rsid w:val="005631BF"/>
    <w:rsid w:val="0057078C"/>
    <w:rsid w:val="005707C2"/>
    <w:rsid w:val="00580FFE"/>
    <w:rsid w:val="005857A3"/>
    <w:rsid w:val="005973C4"/>
    <w:rsid w:val="005A24A9"/>
    <w:rsid w:val="005A3470"/>
    <w:rsid w:val="005A4779"/>
    <w:rsid w:val="005A5A75"/>
    <w:rsid w:val="005A6578"/>
    <w:rsid w:val="005B2D85"/>
    <w:rsid w:val="005B383F"/>
    <w:rsid w:val="005B3AC6"/>
    <w:rsid w:val="005C4382"/>
    <w:rsid w:val="005C5854"/>
    <w:rsid w:val="005D264C"/>
    <w:rsid w:val="005D2D1D"/>
    <w:rsid w:val="005D3B7D"/>
    <w:rsid w:val="005D59CD"/>
    <w:rsid w:val="005E03CB"/>
    <w:rsid w:val="005F203A"/>
    <w:rsid w:val="005F40FC"/>
    <w:rsid w:val="006008F1"/>
    <w:rsid w:val="00602B65"/>
    <w:rsid w:val="00605031"/>
    <w:rsid w:val="00606070"/>
    <w:rsid w:val="00614C37"/>
    <w:rsid w:val="0061733C"/>
    <w:rsid w:val="00622884"/>
    <w:rsid w:val="0062472F"/>
    <w:rsid w:val="00631356"/>
    <w:rsid w:val="006318CD"/>
    <w:rsid w:val="00634799"/>
    <w:rsid w:val="0063540A"/>
    <w:rsid w:val="00636135"/>
    <w:rsid w:val="006433A0"/>
    <w:rsid w:val="0064509C"/>
    <w:rsid w:val="00647440"/>
    <w:rsid w:val="00650464"/>
    <w:rsid w:val="006673DE"/>
    <w:rsid w:val="006716DA"/>
    <w:rsid w:val="0067361D"/>
    <w:rsid w:val="00673801"/>
    <w:rsid w:val="00674F54"/>
    <w:rsid w:val="00675EA6"/>
    <w:rsid w:val="00680FEB"/>
    <w:rsid w:val="006868D6"/>
    <w:rsid w:val="00687C9D"/>
    <w:rsid w:val="006901BA"/>
    <w:rsid w:val="0069395A"/>
    <w:rsid w:val="006949DC"/>
    <w:rsid w:val="00695BE5"/>
    <w:rsid w:val="006A0239"/>
    <w:rsid w:val="006A1373"/>
    <w:rsid w:val="006A2AA2"/>
    <w:rsid w:val="006A3F7C"/>
    <w:rsid w:val="006A429D"/>
    <w:rsid w:val="006B06C7"/>
    <w:rsid w:val="006B2DBE"/>
    <w:rsid w:val="006B2E4B"/>
    <w:rsid w:val="006B698D"/>
    <w:rsid w:val="006B797B"/>
    <w:rsid w:val="006C268F"/>
    <w:rsid w:val="006D1256"/>
    <w:rsid w:val="006D2B54"/>
    <w:rsid w:val="006E1538"/>
    <w:rsid w:val="006E1759"/>
    <w:rsid w:val="006E20D2"/>
    <w:rsid w:val="006F4B1F"/>
    <w:rsid w:val="006F6DF0"/>
    <w:rsid w:val="006F736A"/>
    <w:rsid w:val="0070015F"/>
    <w:rsid w:val="00703A66"/>
    <w:rsid w:val="00704A97"/>
    <w:rsid w:val="00711AD5"/>
    <w:rsid w:val="007143C8"/>
    <w:rsid w:val="00717338"/>
    <w:rsid w:val="007221D1"/>
    <w:rsid w:val="00730B28"/>
    <w:rsid w:val="0074615C"/>
    <w:rsid w:val="007478C7"/>
    <w:rsid w:val="00751C17"/>
    <w:rsid w:val="00762417"/>
    <w:rsid w:val="007655A8"/>
    <w:rsid w:val="00766779"/>
    <w:rsid w:val="00771A47"/>
    <w:rsid w:val="00773AE1"/>
    <w:rsid w:val="0077522E"/>
    <w:rsid w:val="00780272"/>
    <w:rsid w:val="00781EF0"/>
    <w:rsid w:val="0078217A"/>
    <w:rsid w:val="00782F7A"/>
    <w:rsid w:val="00784F7B"/>
    <w:rsid w:val="00787591"/>
    <w:rsid w:val="007930AE"/>
    <w:rsid w:val="007974BE"/>
    <w:rsid w:val="007A337B"/>
    <w:rsid w:val="007A45B4"/>
    <w:rsid w:val="007B106E"/>
    <w:rsid w:val="007C3BAF"/>
    <w:rsid w:val="007C3FFD"/>
    <w:rsid w:val="007C4BF3"/>
    <w:rsid w:val="007C5A3D"/>
    <w:rsid w:val="007C634F"/>
    <w:rsid w:val="007D40B5"/>
    <w:rsid w:val="007D611F"/>
    <w:rsid w:val="007E0B21"/>
    <w:rsid w:val="007E51D6"/>
    <w:rsid w:val="007E532C"/>
    <w:rsid w:val="007E71D1"/>
    <w:rsid w:val="007F0A34"/>
    <w:rsid w:val="007F1F86"/>
    <w:rsid w:val="007F605C"/>
    <w:rsid w:val="007F6473"/>
    <w:rsid w:val="00801366"/>
    <w:rsid w:val="008016E7"/>
    <w:rsid w:val="00803402"/>
    <w:rsid w:val="00803E09"/>
    <w:rsid w:val="0080538F"/>
    <w:rsid w:val="00810636"/>
    <w:rsid w:val="008126C5"/>
    <w:rsid w:val="00817D40"/>
    <w:rsid w:val="0082000F"/>
    <w:rsid w:val="008207CC"/>
    <w:rsid w:val="008219D0"/>
    <w:rsid w:val="00825BFA"/>
    <w:rsid w:val="008306DE"/>
    <w:rsid w:val="00830CC5"/>
    <w:rsid w:val="0083719F"/>
    <w:rsid w:val="00851FE0"/>
    <w:rsid w:val="00861062"/>
    <w:rsid w:val="00861494"/>
    <w:rsid w:val="00862AC0"/>
    <w:rsid w:val="00863AA3"/>
    <w:rsid w:val="00867931"/>
    <w:rsid w:val="008717D7"/>
    <w:rsid w:val="008749E1"/>
    <w:rsid w:val="00881A92"/>
    <w:rsid w:val="0088604C"/>
    <w:rsid w:val="00891EF4"/>
    <w:rsid w:val="008A295A"/>
    <w:rsid w:val="008B1E2E"/>
    <w:rsid w:val="008B1F75"/>
    <w:rsid w:val="008C0461"/>
    <w:rsid w:val="008C0B57"/>
    <w:rsid w:val="008C7EF8"/>
    <w:rsid w:val="008D4403"/>
    <w:rsid w:val="008D4C10"/>
    <w:rsid w:val="008E1AD6"/>
    <w:rsid w:val="008E37EC"/>
    <w:rsid w:val="008E3A01"/>
    <w:rsid w:val="008E6D77"/>
    <w:rsid w:val="008E77C5"/>
    <w:rsid w:val="008F484C"/>
    <w:rsid w:val="008F6566"/>
    <w:rsid w:val="00903DC6"/>
    <w:rsid w:val="00904D67"/>
    <w:rsid w:val="00915E08"/>
    <w:rsid w:val="009179E0"/>
    <w:rsid w:val="0092454B"/>
    <w:rsid w:val="0092541C"/>
    <w:rsid w:val="009331DA"/>
    <w:rsid w:val="00934394"/>
    <w:rsid w:val="00935157"/>
    <w:rsid w:val="00935C15"/>
    <w:rsid w:val="0094114F"/>
    <w:rsid w:val="009464DF"/>
    <w:rsid w:val="00946871"/>
    <w:rsid w:val="00946DC7"/>
    <w:rsid w:val="00952B8D"/>
    <w:rsid w:val="0096126B"/>
    <w:rsid w:val="009613F8"/>
    <w:rsid w:val="00966857"/>
    <w:rsid w:val="0097214F"/>
    <w:rsid w:val="00983313"/>
    <w:rsid w:val="00987422"/>
    <w:rsid w:val="009907E7"/>
    <w:rsid w:val="00993C76"/>
    <w:rsid w:val="009A69E2"/>
    <w:rsid w:val="009B604F"/>
    <w:rsid w:val="009B6075"/>
    <w:rsid w:val="009D004F"/>
    <w:rsid w:val="009D661C"/>
    <w:rsid w:val="009D69E9"/>
    <w:rsid w:val="009D6CD5"/>
    <w:rsid w:val="009D7503"/>
    <w:rsid w:val="009D7D9F"/>
    <w:rsid w:val="009E35B3"/>
    <w:rsid w:val="009E5C07"/>
    <w:rsid w:val="009E7795"/>
    <w:rsid w:val="009F48F5"/>
    <w:rsid w:val="009F52D9"/>
    <w:rsid w:val="00A01498"/>
    <w:rsid w:val="00A0225E"/>
    <w:rsid w:val="00A07490"/>
    <w:rsid w:val="00A203A1"/>
    <w:rsid w:val="00A23DDC"/>
    <w:rsid w:val="00A250CC"/>
    <w:rsid w:val="00A27E51"/>
    <w:rsid w:val="00A30B0C"/>
    <w:rsid w:val="00A31D3E"/>
    <w:rsid w:val="00A34015"/>
    <w:rsid w:val="00A44DFA"/>
    <w:rsid w:val="00A46DAE"/>
    <w:rsid w:val="00A476AB"/>
    <w:rsid w:val="00A47F44"/>
    <w:rsid w:val="00A51213"/>
    <w:rsid w:val="00A57AD5"/>
    <w:rsid w:val="00A57E87"/>
    <w:rsid w:val="00A61A9F"/>
    <w:rsid w:val="00A633C4"/>
    <w:rsid w:val="00A64072"/>
    <w:rsid w:val="00A64583"/>
    <w:rsid w:val="00A64DCA"/>
    <w:rsid w:val="00A6526E"/>
    <w:rsid w:val="00A72F5B"/>
    <w:rsid w:val="00A73EF8"/>
    <w:rsid w:val="00A74E73"/>
    <w:rsid w:val="00A75AB6"/>
    <w:rsid w:val="00A768CD"/>
    <w:rsid w:val="00A771BC"/>
    <w:rsid w:val="00A86CEC"/>
    <w:rsid w:val="00A970C5"/>
    <w:rsid w:val="00AA103B"/>
    <w:rsid w:val="00AA1E7E"/>
    <w:rsid w:val="00AA4A70"/>
    <w:rsid w:val="00AA4D3E"/>
    <w:rsid w:val="00AA5A95"/>
    <w:rsid w:val="00AA6512"/>
    <w:rsid w:val="00AC0054"/>
    <w:rsid w:val="00AC3A5C"/>
    <w:rsid w:val="00AC4284"/>
    <w:rsid w:val="00AD104C"/>
    <w:rsid w:val="00AD34ED"/>
    <w:rsid w:val="00AE272A"/>
    <w:rsid w:val="00AE5850"/>
    <w:rsid w:val="00AE63EF"/>
    <w:rsid w:val="00AE7830"/>
    <w:rsid w:val="00AF0E3E"/>
    <w:rsid w:val="00AF16E5"/>
    <w:rsid w:val="00AF357D"/>
    <w:rsid w:val="00B0200D"/>
    <w:rsid w:val="00B054E7"/>
    <w:rsid w:val="00B05A0D"/>
    <w:rsid w:val="00B07592"/>
    <w:rsid w:val="00B07C36"/>
    <w:rsid w:val="00B218CC"/>
    <w:rsid w:val="00B325C9"/>
    <w:rsid w:val="00B34886"/>
    <w:rsid w:val="00B3610F"/>
    <w:rsid w:val="00B425FE"/>
    <w:rsid w:val="00B43DF9"/>
    <w:rsid w:val="00B44157"/>
    <w:rsid w:val="00B457D3"/>
    <w:rsid w:val="00B5023E"/>
    <w:rsid w:val="00B536D0"/>
    <w:rsid w:val="00B539E8"/>
    <w:rsid w:val="00B60245"/>
    <w:rsid w:val="00B60E18"/>
    <w:rsid w:val="00B72092"/>
    <w:rsid w:val="00B7241C"/>
    <w:rsid w:val="00B75A8F"/>
    <w:rsid w:val="00B7732C"/>
    <w:rsid w:val="00B77D8E"/>
    <w:rsid w:val="00B900C2"/>
    <w:rsid w:val="00B95729"/>
    <w:rsid w:val="00BA51B0"/>
    <w:rsid w:val="00BA6639"/>
    <w:rsid w:val="00BA7763"/>
    <w:rsid w:val="00BB4F51"/>
    <w:rsid w:val="00BB7C65"/>
    <w:rsid w:val="00BC0A99"/>
    <w:rsid w:val="00BD0341"/>
    <w:rsid w:val="00BD0A02"/>
    <w:rsid w:val="00BE0BE7"/>
    <w:rsid w:val="00BE6D69"/>
    <w:rsid w:val="00BF1976"/>
    <w:rsid w:val="00BF28D9"/>
    <w:rsid w:val="00BF3768"/>
    <w:rsid w:val="00BF6C80"/>
    <w:rsid w:val="00C02651"/>
    <w:rsid w:val="00C06C68"/>
    <w:rsid w:val="00C12FF3"/>
    <w:rsid w:val="00C1347C"/>
    <w:rsid w:val="00C14C7F"/>
    <w:rsid w:val="00C2245D"/>
    <w:rsid w:val="00C2320A"/>
    <w:rsid w:val="00C33470"/>
    <w:rsid w:val="00C33681"/>
    <w:rsid w:val="00C372D0"/>
    <w:rsid w:val="00C439E9"/>
    <w:rsid w:val="00C47F5A"/>
    <w:rsid w:val="00C50D63"/>
    <w:rsid w:val="00C54603"/>
    <w:rsid w:val="00C57FBB"/>
    <w:rsid w:val="00C60643"/>
    <w:rsid w:val="00C64F20"/>
    <w:rsid w:val="00C67B12"/>
    <w:rsid w:val="00C75C4A"/>
    <w:rsid w:val="00C8339B"/>
    <w:rsid w:val="00C878DC"/>
    <w:rsid w:val="00C87A15"/>
    <w:rsid w:val="00CA1B5E"/>
    <w:rsid w:val="00CB2202"/>
    <w:rsid w:val="00CB29AC"/>
    <w:rsid w:val="00CC4D95"/>
    <w:rsid w:val="00CC6ACB"/>
    <w:rsid w:val="00CD20AE"/>
    <w:rsid w:val="00CD7833"/>
    <w:rsid w:val="00CE0FB4"/>
    <w:rsid w:val="00CE1A15"/>
    <w:rsid w:val="00CE1AB0"/>
    <w:rsid w:val="00CE2D49"/>
    <w:rsid w:val="00CE65EB"/>
    <w:rsid w:val="00CE71C7"/>
    <w:rsid w:val="00CE77CB"/>
    <w:rsid w:val="00CF0CE7"/>
    <w:rsid w:val="00CF262E"/>
    <w:rsid w:val="00D0139D"/>
    <w:rsid w:val="00D02D2F"/>
    <w:rsid w:val="00D141E1"/>
    <w:rsid w:val="00D15121"/>
    <w:rsid w:val="00D24E03"/>
    <w:rsid w:val="00D256D2"/>
    <w:rsid w:val="00D32A0E"/>
    <w:rsid w:val="00D36EDA"/>
    <w:rsid w:val="00D419D2"/>
    <w:rsid w:val="00D51B9F"/>
    <w:rsid w:val="00D52321"/>
    <w:rsid w:val="00D52C31"/>
    <w:rsid w:val="00D552D3"/>
    <w:rsid w:val="00D75295"/>
    <w:rsid w:val="00D76641"/>
    <w:rsid w:val="00D8204C"/>
    <w:rsid w:val="00D8470A"/>
    <w:rsid w:val="00D92187"/>
    <w:rsid w:val="00D9424F"/>
    <w:rsid w:val="00D95091"/>
    <w:rsid w:val="00DA06F7"/>
    <w:rsid w:val="00DA2F40"/>
    <w:rsid w:val="00DA46D9"/>
    <w:rsid w:val="00DB007F"/>
    <w:rsid w:val="00DB2407"/>
    <w:rsid w:val="00DB2553"/>
    <w:rsid w:val="00DB3754"/>
    <w:rsid w:val="00DB4956"/>
    <w:rsid w:val="00DB54A3"/>
    <w:rsid w:val="00DB5906"/>
    <w:rsid w:val="00DC1C73"/>
    <w:rsid w:val="00DC5511"/>
    <w:rsid w:val="00DD3FBF"/>
    <w:rsid w:val="00DD636F"/>
    <w:rsid w:val="00DD703D"/>
    <w:rsid w:val="00DE47DD"/>
    <w:rsid w:val="00DF14A3"/>
    <w:rsid w:val="00DF29E5"/>
    <w:rsid w:val="00DF7BDE"/>
    <w:rsid w:val="00E104E2"/>
    <w:rsid w:val="00E11A77"/>
    <w:rsid w:val="00E12141"/>
    <w:rsid w:val="00E124F0"/>
    <w:rsid w:val="00E141C9"/>
    <w:rsid w:val="00E16920"/>
    <w:rsid w:val="00E278C6"/>
    <w:rsid w:val="00E415C5"/>
    <w:rsid w:val="00E43F6F"/>
    <w:rsid w:val="00E462B8"/>
    <w:rsid w:val="00E46819"/>
    <w:rsid w:val="00E47916"/>
    <w:rsid w:val="00E51D51"/>
    <w:rsid w:val="00E52E0F"/>
    <w:rsid w:val="00E6157F"/>
    <w:rsid w:val="00E66749"/>
    <w:rsid w:val="00E66BA6"/>
    <w:rsid w:val="00E67FD8"/>
    <w:rsid w:val="00E71308"/>
    <w:rsid w:val="00E816BE"/>
    <w:rsid w:val="00E829AB"/>
    <w:rsid w:val="00E838DA"/>
    <w:rsid w:val="00E83F3C"/>
    <w:rsid w:val="00E8601B"/>
    <w:rsid w:val="00E8670C"/>
    <w:rsid w:val="00E9219F"/>
    <w:rsid w:val="00EA13A6"/>
    <w:rsid w:val="00EA2A36"/>
    <w:rsid w:val="00EA32A6"/>
    <w:rsid w:val="00EA35F0"/>
    <w:rsid w:val="00EA4038"/>
    <w:rsid w:val="00EA7ACC"/>
    <w:rsid w:val="00EB0819"/>
    <w:rsid w:val="00EB104F"/>
    <w:rsid w:val="00EB133D"/>
    <w:rsid w:val="00EB17EC"/>
    <w:rsid w:val="00EB1C5F"/>
    <w:rsid w:val="00EB79BC"/>
    <w:rsid w:val="00EC2358"/>
    <w:rsid w:val="00EC31D1"/>
    <w:rsid w:val="00EC4347"/>
    <w:rsid w:val="00ED4009"/>
    <w:rsid w:val="00EE398B"/>
    <w:rsid w:val="00EE4356"/>
    <w:rsid w:val="00EF1245"/>
    <w:rsid w:val="00EF3B89"/>
    <w:rsid w:val="00F0128A"/>
    <w:rsid w:val="00F050B7"/>
    <w:rsid w:val="00F16951"/>
    <w:rsid w:val="00F207A5"/>
    <w:rsid w:val="00F20910"/>
    <w:rsid w:val="00F218F8"/>
    <w:rsid w:val="00F24F2C"/>
    <w:rsid w:val="00F3277E"/>
    <w:rsid w:val="00F34ADD"/>
    <w:rsid w:val="00F35DAD"/>
    <w:rsid w:val="00F36AE1"/>
    <w:rsid w:val="00F37428"/>
    <w:rsid w:val="00F45F06"/>
    <w:rsid w:val="00F51039"/>
    <w:rsid w:val="00F5151E"/>
    <w:rsid w:val="00F538A8"/>
    <w:rsid w:val="00F53A78"/>
    <w:rsid w:val="00F62269"/>
    <w:rsid w:val="00F65E8C"/>
    <w:rsid w:val="00F7130D"/>
    <w:rsid w:val="00F747AF"/>
    <w:rsid w:val="00F76204"/>
    <w:rsid w:val="00F775BA"/>
    <w:rsid w:val="00F8034D"/>
    <w:rsid w:val="00F851A3"/>
    <w:rsid w:val="00F922B2"/>
    <w:rsid w:val="00F92899"/>
    <w:rsid w:val="00F95FA3"/>
    <w:rsid w:val="00FA2AA7"/>
    <w:rsid w:val="00FA456F"/>
    <w:rsid w:val="00FB024D"/>
    <w:rsid w:val="00FB3B6B"/>
    <w:rsid w:val="00FB6757"/>
    <w:rsid w:val="00FB7E6A"/>
    <w:rsid w:val="00FC37B6"/>
    <w:rsid w:val="00FC721D"/>
    <w:rsid w:val="00FD04E7"/>
    <w:rsid w:val="00FD0F47"/>
    <w:rsid w:val="00FD40B7"/>
    <w:rsid w:val="00FD6C10"/>
    <w:rsid w:val="00FE029C"/>
    <w:rsid w:val="00FE546F"/>
    <w:rsid w:val="00FE6AE1"/>
    <w:rsid w:val="00FF1F64"/>
    <w:rsid w:val="00FF20B8"/>
    <w:rsid w:val="00FF3D5E"/>
    <w:rsid w:val="00FF66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5465B6"/>
  <w15:docId w15:val="{3252F903-CDCF-45D4-A77F-A6B9982FF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A32A6"/>
    <w:rPr>
      <w:sz w:val="24"/>
      <w:szCs w:val="24"/>
    </w:rPr>
  </w:style>
  <w:style w:type="paragraph" w:styleId="Heading1">
    <w:name w:val="heading 1"/>
    <w:basedOn w:val="Normal"/>
    <w:next w:val="Normal"/>
    <w:qFormat/>
    <w:rsid w:val="00C57FBB"/>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C57FB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57FB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C57FBB"/>
    <w:pPr>
      <w:spacing w:before="240" w:after="60"/>
      <w:jc w:val="center"/>
      <w:outlineLvl w:val="0"/>
    </w:pPr>
    <w:rPr>
      <w:rFonts w:ascii="Arial" w:hAnsi="Arial" w:cs="Arial"/>
      <w:b/>
      <w:bCs/>
      <w:kern w:val="28"/>
      <w:sz w:val="32"/>
      <w:szCs w:val="32"/>
    </w:rPr>
  </w:style>
  <w:style w:type="paragraph" w:styleId="Date">
    <w:name w:val="Date"/>
    <w:basedOn w:val="Normal"/>
    <w:next w:val="Normal"/>
    <w:rsid w:val="000A47CD"/>
  </w:style>
  <w:style w:type="paragraph" w:customStyle="1" w:styleId="MTDisplayEquation">
    <w:name w:val="MTDisplayEquation"/>
    <w:basedOn w:val="Normal"/>
    <w:next w:val="Normal"/>
    <w:rsid w:val="003A2326"/>
    <w:pPr>
      <w:tabs>
        <w:tab w:val="center" w:pos="4320"/>
        <w:tab w:val="right" w:pos="8640"/>
      </w:tabs>
      <w:jc w:val="both"/>
    </w:pPr>
  </w:style>
  <w:style w:type="paragraph" w:styleId="Caption">
    <w:name w:val="caption"/>
    <w:basedOn w:val="Normal"/>
    <w:next w:val="Normal"/>
    <w:qFormat/>
    <w:rsid w:val="003A3A42"/>
    <w:rPr>
      <w:b/>
      <w:bCs/>
      <w:sz w:val="20"/>
      <w:szCs w:val="20"/>
    </w:rPr>
  </w:style>
  <w:style w:type="paragraph" w:styleId="Header">
    <w:name w:val="header"/>
    <w:basedOn w:val="Normal"/>
    <w:link w:val="HeaderChar"/>
    <w:rsid w:val="0057078C"/>
    <w:pPr>
      <w:tabs>
        <w:tab w:val="center" w:pos="4680"/>
        <w:tab w:val="right" w:pos="9360"/>
      </w:tabs>
    </w:pPr>
  </w:style>
  <w:style w:type="character" w:customStyle="1" w:styleId="HeaderChar">
    <w:name w:val="Header Char"/>
    <w:basedOn w:val="DefaultParagraphFont"/>
    <w:link w:val="Header"/>
    <w:rsid w:val="0057078C"/>
    <w:rPr>
      <w:sz w:val="24"/>
      <w:szCs w:val="24"/>
      <w:lang w:eastAsia="zh-CN"/>
    </w:rPr>
  </w:style>
  <w:style w:type="paragraph" w:styleId="Footer">
    <w:name w:val="footer"/>
    <w:basedOn w:val="Normal"/>
    <w:link w:val="FooterChar"/>
    <w:uiPriority w:val="99"/>
    <w:rsid w:val="0057078C"/>
    <w:pPr>
      <w:tabs>
        <w:tab w:val="center" w:pos="4680"/>
        <w:tab w:val="right" w:pos="9360"/>
      </w:tabs>
    </w:pPr>
  </w:style>
  <w:style w:type="character" w:customStyle="1" w:styleId="FooterChar">
    <w:name w:val="Footer Char"/>
    <w:basedOn w:val="DefaultParagraphFont"/>
    <w:link w:val="Footer"/>
    <w:uiPriority w:val="99"/>
    <w:rsid w:val="0057078C"/>
    <w:rPr>
      <w:sz w:val="24"/>
      <w:szCs w:val="24"/>
      <w:lang w:eastAsia="zh-CN"/>
    </w:rPr>
  </w:style>
  <w:style w:type="table" w:styleId="TableGrid">
    <w:name w:val="Table Grid"/>
    <w:basedOn w:val="TableNormal"/>
    <w:rsid w:val="00851FE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rsid w:val="00DA46D9"/>
    <w:rPr>
      <w:rFonts w:ascii="Tahoma" w:hAnsi="Tahoma" w:cs="Tahoma"/>
      <w:sz w:val="16"/>
      <w:szCs w:val="16"/>
    </w:rPr>
  </w:style>
  <w:style w:type="character" w:customStyle="1" w:styleId="BalloonTextChar">
    <w:name w:val="Balloon Text Char"/>
    <w:basedOn w:val="DefaultParagraphFont"/>
    <w:link w:val="BalloonText"/>
    <w:rsid w:val="00DA46D9"/>
    <w:rPr>
      <w:rFonts w:ascii="Tahoma" w:hAnsi="Tahoma" w:cs="Tahoma"/>
      <w:sz w:val="16"/>
      <w:szCs w:val="16"/>
    </w:rPr>
  </w:style>
  <w:style w:type="paragraph" w:styleId="ListParagraph">
    <w:name w:val="List Paragraph"/>
    <w:basedOn w:val="Normal"/>
    <w:uiPriority w:val="34"/>
    <w:qFormat/>
    <w:rsid w:val="00392194"/>
    <w:pPr>
      <w:ind w:left="720"/>
      <w:contextualSpacing/>
    </w:pPr>
  </w:style>
  <w:style w:type="character" w:customStyle="1" w:styleId="TitleChar">
    <w:name w:val="Title Char"/>
    <w:link w:val="Title"/>
    <w:rsid w:val="00F65E8C"/>
    <w:rPr>
      <w:rFonts w:ascii="Arial" w:hAnsi="Arial" w:cs="Arial"/>
      <w:b/>
      <w:bCs/>
      <w:kern w:val="28"/>
      <w:sz w:val="32"/>
      <w:szCs w:val="32"/>
    </w:rPr>
  </w:style>
  <w:style w:type="character" w:styleId="Hyperlink">
    <w:name w:val="Hyperlink"/>
    <w:basedOn w:val="DefaultParagraphFont"/>
    <w:unhideWhenUsed/>
    <w:rsid w:val="00216C57"/>
    <w:rPr>
      <w:color w:val="0000FF" w:themeColor="hyperlink"/>
      <w:u w:val="single"/>
    </w:rPr>
  </w:style>
  <w:style w:type="character" w:styleId="UnresolvedMention">
    <w:name w:val="Unresolved Mention"/>
    <w:basedOn w:val="DefaultParagraphFont"/>
    <w:uiPriority w:val="99"/>
    <w:semiHidden/>
    <w:unhideWhenUsed/>
    <w:rsid w:val="00216C57"/>
    <w:rPr>
      <w:color w:val="605E5C"/>
      <w:shd w:val="clear" w:color="auto" w:fill="E1DFDD"/>
    </w:rPr>
  </w:style>
  <w:style w:type="paragraph" w:customStyle="1" w:styleId="EndNoteBibliographyTitle">
    <w:name w:val="EndNote Bibliography Title"/>
    <w:basedOn w:val="Normal"/>
    <w:link w:val="EndNoteBibliographyTitleChar"/>
    <w:rsid w:val="007C3FFD"/>
    <w:pPr>
      <w:jc w:val="center"/>
    </w:pPr>
    <w:rPr>
      <w:noProof/>
    </w:rPr>
  </w:style>
  <w:style w:type="character" w:customStyle="1" w:styleId="EndNoteBibliographyTitleChar">
    <w:name w:val="EndNote Bibliography Title Char"/>
    <w:basedOn w:val="DefaultParagraphFont"/>
    <w:link w:val="EndNoteBibliographyTitle"/>
    <w:rsid w:val="007C3FFD"/>
    <w:rPr>
      <w:noProof/>
      <w:sz w:val="24"/>
      <w:szCs w:val="24"/>
    </w:rPr>
  </w:style>
  <w:style w:type="paragraph" w:customStyle="1" w:styleId="EndNoteBibliography">
    <w:name w:val="EndNote Bibliography"/>
    <w:basedOn w:val="Normal"/>
    <w:link w:val="EndNoteBibliographyChar"/>
    <w:rsid w:val="007C3FFD"/>
    <w:rPr>
      <w:noProof/>
    </w:rPr>
  </w:style>
  <w:style w:type="character" w:customStyle="1" w:styleId="EndNoteBibliographyChar">
    <w:name w:val="EndNote Bibliography Char"/>
    <w:basedOn w:val="DefaultParagraphFont"/>
    <w:link w:val="EndNoteBibliography"/>
    <w:rsid w:val="007C3FFD"/>
    <w:rPr>
      <w:noProof/>
      <w:sz w:val="24"/>
      <w:szCs w:val="24"/>
    </w:rPr>
  </w:style>
  <w:style w:type="character" w:styleId="FollowedHyperlink">
    <w:name w:val="FollowedHyperlink"/>
    <w:basedOn w:val="DefaultParagraphFont"/>
    <w:semiHidden/>
    <w:unhideWhenUsed/>
    <w:rsid w:val="00ED400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8131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en.wikipedia.org/wiki/Super_Mario_Bro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en.wikipedia.org/wiki/Super_Mario_Bros" TargetMode="External"/><Relationship Id="rId17" Type="http://schemas.openxmlformats.org/officeDocument/2006/relationships/hyperlink" Target="https://en.wikipedia.org/wiki/Super_Mario"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rLl9XBg7wSs" TargetMode="External"/><Relationship Id="rId5" Type="http://schemas.openxmlformats.org/officeDocument/2006/relationships/webSettings" Target="webSettings.xml"/><Relationship Id="rId15" Type="http://schemas.openxmlformats.org/officeDocument/2006/relationships/hyperlink" Target="http://www.mariouniverse.com/sprites/nes/" TargetMode="External"/><Relationship Id="rId10" Type="http://schemas.openxmlformats.org/officeDocument/2006/relationships/hyperlink" Target="https://en.wikipedia.org/wiki/Super_Mario"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mario.nintendo.com/" TargetMode="External"/><Relationship Id="rId14" Type="http://schemas.openxmlformats.org/officeDocument/2006/relationships/hyperlink" Target="https://www.spriters-resource.com/snes/smariowor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7059A6-50F2-45D5-8078-C5B5659AD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7</TotalTime>
  <Pages>5</Pages>
  <Words>1797</Words>
  <Characters>10243</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MSIM 641 Visualization I</vt:lpstr>
    </vt:vector>
  </TitlesOfParts>
  <Company>Old Dominion University</Company>
  <LinksUpToDate>false</LinksUpToDate>
  <CharactersWithSpaces>1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IM 641 Visualization I</dc:title>
  <dc:subject/>
  <dc:creator>Yuzhong Shen</dc:creator>
  <cp:keywords/>
  <dc:description/>
  <cp:lastModifiedBy>Yuzhong Shen</cp:lastModifiedBy>
  <cp:revision>296</cp:revision>
  <cp:lastPrinted>2011-03-28T21:03:00Z</cp:lastPrinted>
  <dcterms:created xsi:type="dcterms:W3CDTF">2009-03-24T23:10:00Z</dcterms:created>
  <dcterms:modified xsi:type="dcterms:W3CDTF">2021-03-02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